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5385C" w14:textId="77777777" w:rsidR="00384A2F" w:rsidRPr="000133DD" w:rsidRDefault="00384A2F" w:rsidP="00384A2F">
      <w:pPr>
        <w:outlineLvl w:val="0"/>
        <w:rPr>
          <w:color w:val="000000" w:themeColor="text1"/>
        </w:rPr>
      </w:pPr>
      <w:r>
        <w:rPr>
          <w:b/>
          <w:sz w:val="24"/>
          <w:szCs w:val="24"/>
        </w:rPr>
        <w:t>Table S4. Node pairs c</w:t>
      </w:r>
      <w:r w:rsidRPr="000133DD">
        <w:rPr>
          <w:b/>
          <w:color w:val="000000" w:themeColor="text1"/>
          <w:sz w:val="24"/>
          <w:szCs w:val="24"/>
        </w:rPr>
        <w:t>onnected by an equivalence relationship in the original model that are merged during reduction.</w:t>
      </w:r>
      <w:r w:rsidRPr="000133DD">
        <w:rPr>
          <w:color w:val="000000" w:themeColor="text1"/>
          <w:sz w:val="24"/>
          <w:szCs w:val="24"/>
        </w:rPr>
        <w:t xml:space="preserve"> </w:t>
      </w:r>
    </w:p>
    <w:p w14:paraId="1FBFC3F7" w14:textId="77777777" w:rsidR="00384A2F" w:rsidRPr="000133DD" w:rsidRDefault="00384A2F" w:rsidP="00384A2F">
      <w:pPr>
        <w:jc w:val="both"/>
        <w:rPr>
          <w:color w:val="000000" w:themeColor="text1"/>
        </w:rPr>
      </w:pPr>
      <w:r w:rsidRPr="000133DD">
        <w:rPr>
          <w:color w:val="000000" w:themeColor="text1"/>
          <w:sz w:val="24"/>
          <w:szCs w:val="24"/>
        </w:rPr>
        <w:t xml:space="preserve">All these edges are activating, e.g. A → B, where the regulatory function of B is </w:t>
      </w:r>
      <w:proofErr w:type="spellStart"/>
      <w:r w:rsidRPr="000133DD">
        <w:rPr>
          <w:color w:val="000000" w:themeColor="text1"/>
          <w:sz w:val="24"/>
          <w:szCs w:val="24"/>
        </w:rPr>
        <w:t>f</w:t>
      </w:r>
      <w:r w:rsidRPr="000133DD">
        <w:rPr>
          <w:color w:val="000000" w:themeColor="text1"/>
          <w:sz w:val="24"/>
          <w:szCs w:val="24"/>
          <w:vertAlign w:val="subscript"/>
        </w:rPr>
        <w:t>B</w:t>
      </w:r>
      <w:proofErr w:type="spellEnd"/>
      <w:r w:rsidRPr="000133DD">
        <w:rPr>
          <w:color w:val="000000" w:themeColor="text1"/>
          <w:sz w:val="24"/>
          <w:szCs w:val="24"/>
        </w:rPr>
        <w:t xml:space="preserve"> = A, which means that A is both sufficient and necessary for B. In addition, B is the sole target of A. The merged node is labeled as “A→B” (third column). Any experiments that perturbed the state of the regulator node are equivalently reflected by the identical perturbation of the merged node</w:t>
      </w:r>
      <w:bookmarkStart w:id="0" w:name="__DdeLink__58_182592385"/>
      <w:bookmarkEnd w:id="0"/>
      <w:r w:rsidRPr="000133DD">
        <w:rPr>
          <w:color w:val="000000" w:themeColor="text1"/>
          <w:sz w:val="24"/>
          <w:szCs w:val="24"/>
        </w:rPr>
        <w:t xml:space="preserve">. The fourth column lists and cites the experiments that perturb the eliminated regulator node. The fifth column lists the corresponding equivalent experiment in the reduced network involving the merged node. The sixth column lists and cites experiments that perturb the target node and the seventh column lists the equivalent experiment in the reduced network. There is a single experimental observation out of 18 (namely, close to wild type ABA sensitivity in case of GPA1) not equivalently reflected in the reduced network. This discrepancy is also present in the full model; it is not due to the reduction. </w:t>
      </w:r>
    </w:p>
    <w:p w14:paraId="1ACDAA75" w14:textId="77777777" w:rsidR="00384A2F" w:rsidRPr="000133DD" w:rsidRDefault="00384A2F" w:rsidP="00384A2F">
      <w:pPr>
        <w:rPr>
          <w:color w:val="000000" w:themeColor="text1"/>
        </w:rPr>
      </w:pPr>
    </w:p>
    <w:tbl>
      <w:tblPr>
        <w:tblW w:w="5002" w:type="pct"/>
        <w:tblBorders>
          <w:top w:val="single" w:sz="4" w:space="0" w:color="000080"/>
          <w:left w:val="single" w:sz="4" w:space="0" w:color="000080"/>
          <w:bottom w:val="single" w:sz="4" w:space="0" w:color="000080"/>
          <w:insideH w:val="single" w:sz="4" w:space="0" w:color="000080"/>
        </w:tblBorders>
        <w:tblLayout w:type="fixed"/>
        <w:tblCellMar>
          <w:left w:w="-5" w:type="dxa"/>
          <w:right w:w="14" w:type="dxa"/>
        </w:tblCellMar>
        <w:tblLook w:val="0000" w:firstRow="0" w:lastRow="0" w:firstColumn="0" w:lastColumn="0" w:noHBand="0" w:noVBand="0"/>
      </w:tblPr>
      <w:tblGrid>
        <w:gridCol w:w="775"/>
        <w:gridCol w:w="1020"/>
        <w:gridCol w:w="1382"/>
        <w:gridCol w:w="1904"/>
        <w:gridCol w:w="1904"/>
        <w:gridCol w:w="1904"/>
        <w:gridCol w:w="1905"/>
      </w:tblGrid>
      <w:tr w:rsidR="000133DD" w:rsidRPr="000133DD" w14:paraId="2A58C08C" w14:textId="77777777" w:rsidTr="00A72812">
        <w:trPr>
          <w:trHeight w:val="424"/>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5F11082B" w14:textId="527B44DD"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Regula</w:t>
            </w:r>
            <w:r w:rsidR="00A72812">
              <w:rPr>
                <w:rFonts w:cs="Times New Roman"/>
                <w:b/>
                <w:color w:val="000000" w:themeColor="text1"/>
                <w:sz w:val="20"/>
                <w:szCs w:val="20"/>
              </w:rPr>
              <w:t>-</w:t>
            </w:r>
            <w:r w:rsidRPr="000133DD">
              <w:rPr>
                <w:rFonts w:cs="Times New Roman"/>
                <w:b/>
                <w:color w:val="000000" w:themeColor="text1"/>
                <w:sz w:val="20"/>
                <w:szCs w:val="20"/>
              </w:rPr>
              <w:t>tor node</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2B734645" w14:textId="77777777"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Target node</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005B8715" w14:textId="77777777"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Notation of the merged node</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5259E514" w14:textId="77777777"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Experimental evidence for the eliminated regulator node</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5DB60FCD" w14:textId="77777777"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Logically equivalent observation</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2C89040A" w14:textId="77777777" w:rsidR="00384A2F" w:rsidRPr="000133DD" w:rsidRDefault="00384A2F" w:rsidP="005D1FD8">
            <w:pPr>
              <w:rPr>
                <w:rFonts w:cs="Times New Roman"/>
                <w:b/>
                <w:color w:val="000000" w:themeColor="text1"/>
                <w:sz w:val="20"/>
                <w:szCs w:val="20"/>
              </w:rPr>
            </w:pPr>
            <w:r w:rsidRPr="000133DD">
              <w:rPr>
                <w:rFonts w:cs="Times New Roman"/>
                <w:b/>
                <w:color w:val="000000" w:themeColor="text1"/>
                <w:sz w:val="20"/>
                <w:szCs w:val="20"/>
              </w:rPr>
              <w:t>Experimental evidence for the target node</w:t>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1F6CC1EF" w14:textId="77777777" w:rsidR="00384A2F" w:rsidRPr="000133DD" w:rsidRDefault="00384A2F" w:rsidP="005D1FD8">
            <w:pPr>
              <w:rPr>
                <w:color w:val="000000" w:themeColor="text1"/>
              </w:rPr>
            </w:pPr>
            <w:r w:rsidRPr="000133DD">
              <w:rPr>
                <w:rFonts w:cs="Times New Roman"/>
                <w:b/>
                <w:color w:val="000000" w:themeColor="text1"/>
                <w:sz w:val="20"/>
                <w:szCs w:val="20"/>
              </w:rPr>
              <w:t>Logically equivalent observation</w:t>
            </w:r>
          </w:p>
        </w:tc>
      </w:tr>
      <w:tr w:rsidR="000133DD" w:rsidRPr="000133DD" w14:paraId="749956E9" w14:textId="77777777" w:rsidTr="00A72812">
        <w:trPr>
          <w:trHeight w:val="562"/>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29DF82B8" w14:textId="77777777" w:rsidR="00384A2F" w:rsidRPr="000133DD" w:rsidRDefault="00384A2F" w:rsidP="005D1FD8">
            <w:pPr>
              <w:rPr>
                <w:rFonts w:cs="Times New Roman"/>
                <w:color w:val="000000" w:themeColor="text1"/>
                <w:sz w:val="20"/>
                <w:szCs w:val="20"/>
              </w:rPr>
            </w:pPr>
            <w:proofErr w:type="spellStart"/>
            <w:proofErr w:type="gramStart"/>
            <w:r w:rsidRPr="000133DD">
              <w:rPr>
                <w:rFonts w:cs="Times New Roman"/>
                <w:color w:val="000000" w:themeColor="text1"/>
                <w:sz w:val="20"/>
                <w:szCs w:val="20"/>
              </w:rPr>
              <w:t>PtdIns</w:t>
            </w:r>
            <w:proofErr w:type="spellEnd"/>
            <w:r w:rsidRPr="000133DD">
              <w:rPr>
                <w:rFonts w:cs="Times New Roman"/>
                <w:color w:val="000000" w:themeColor="text1"/>
                <w:sz w:val="20"/>
                <w:szCs w:val="20"/>
              </w:rPr>
              <w:t>(</w:t>
            </w:r>
            <w:proofErr w:type="gramEnd"/>
            <w:r w:rsidRPr="000133DD">
              <w:rPr>
                <w:rFonts w:cs="Times New Roman"/>
                <w:color w:val="000000" w:themeColor="text1"/>
                <w:sz w:val="20"/>
                <w:szCs w:val="20"/>
              </w:rPr>
              <w:t>3,5)P2</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7EA687BC"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V-</w:t>
            </w:r>
            <w:proofErr w:type="spellStart"/>
            <w:r w:rsidRPr="000133DD">
              <w:rPr>
                <w:rFonts w:cs="Times New Roman"/>
                <w:color w:val="000000" w:themeColor="text1"/>
                <w:sz w:val="20"/>
                <w:szCs w:val="20"/>
              </w:rPr>
              <w:t>PPase</w:t>
            </w:r>
            <w:proofErr w:type="spellEnd"/>
            <w:r w:rsidRPr="000133DD">
              <w:rPr>
                <w:rFonts w:cs="Times New Roman"/>
                <w:color w:val="000000" w:themeColor="text1"/>
                <w:sz w:val="20"/>
                <w:szCs w:val="20"/>
              </w:rPr>
              <w:t xml:space="preserve"> </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55B22EA8" w14:textId="77777777" w:rsidR="00384A2F" w:rsidRPr="000133DD" w:rsidRDefault="00384A2F" w:rsidP="005D1FD8">
            <w:pPr>
              <w:rPr>
                <w:rFonts w:cs="Times New Roman"/>
                <w:color w:val="000000" w:themeColor="text1"/>
                <w:sz w:val="20"/>
                <w:szCs w:val="20"/>
              </w:rPr>
            </w:pPr>
            <w:proofErr w:type="spellStart"/>
            <w:proofErr w:type="gramStart"/>
            <w:r w:rsidRPr="000133DD">
              <w:rPr>
                <w:rFonts w:cs="Times New Roman"/>
                <w:color w:val="000000" w:themeColor="text1"/>
                <w:sz w:val="20"/>
                <w:szCs w:val="20"/>
              </w:rPr>
              <w:t>PtdIns</w:t>
            </w:r>
            <w:proofErr w:type="spellEnd"/>
            <w:r w:rsidRPr="000133DD">
              <w:rPr>
                <w:rFonts w:cs="Times New Roman"/>
                <w:color w:val="000000" w:themeColor="text1"/>
                <w:sz w:val="20"/>
                <w:szCs w:val="20"/>
              </w:rPr>
              <w:t>(</w:t>
            </w:r>
            <w:proofErr w:type="gramEnd"/>
            <w:r w:rsidRPr="000133DD">
              <w:rPr>
                <w:rFonts w:cs="Times New Roman"/>
                <w:color w:val="000000" w:themeColor="text1"/>
                <w:sz w:val="20"/>
                <w:szCs w:val="20"/>
              </w:rPr>
              <w:t>3,5)P2→V-PPase</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2FB4CA82" w14:textId="77777777" w:rsidR="00384A2F" w:rsidRPr="000133DD" w:rsidRDefault="00384A2F" w:rsidP="005D1FD8">
            <w:pPr>
              <w:rPr>
                <w:color w:val="000000" w:themeColor="text1"/>
              </w:rPr>
            </w:pPr>
            <w:bookmarkStart w:id="1" w:name="__Fieldmark__1592_1874920557"/>
            <w:bookmarkStart w:id="2" w:name="__Fieldmark__2048_332825738"/>
            <w:bookmarkStart w:id="3" w:name="__Fieldmark__10017_1868704513"/>
            <w:bookmarkStart w:id="4" w:name="__Fieldmark__5200_751989624"/>
            <w:bookmarkStart w:id="5" w:name="__Fieldmark__7108_323720649"/>
            <w:bookmarkStart w:id="6" w:name="__Fieldmark__2275_1732485379"/>
            <w:bookmarkStart w:id="7" w:name="__Fieldmark__2340_879560591"/>
            <w:bookmarkStart w:id="8" w:name="__Fieldmark__1516_953230224"/>
            <w:bookmarkStart w:id="9" w:name="__Fieldmark__5396_310163469"/>
            <w:bookmarkStart w:id="10" w:name="__Fieldmark__19270_2002011548"/>
            <w:bookmarkStart w:id="11" w:name="__Fieldmark__2467_1780563372"/>
            <w:bookmarkStart w:id="12" w:name="__Fieldmark__8247_2002011548"/>
            <w:bookmarkStart w:id="13" w:name="__Fieldmark__2216_458571874"/>
            <w:bookmarkStart w:id="14" w:name="__Fieldmark__1972_625961581"/>
            <w:bookmarkStart w:id="15" w:name="__Fieldmark__2200_818140682"/>
            <w:bookmarkStart w:id="16" w:name="__Fieldmark__1744_380153414"/>
            <w:bookmarkStart w:id="17" w:name="__Fieldmark__1820_1218482872"/>
            <w:bookmarkStart w:id="18" w:name="__Fieldmark__2347_782536689"/>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roofErr w:type="spellStart"/>
            <w:proofErr w:type="gramStart"/>
            <w:r w:rsidRPr="000133DD">
              <w:rPr>
                <w:rFonts w:cs="Times New Roman"/>
                <w:color w:val="000000" w:themeColor="text1"/>
                <w:sz w:val="20"/>
                <w:szCs w:val="20"/>
              </w:rPr>
              <w:t>PtdIns</w:t>
            </w:r>
            <w:proofErr w:type="spellEnd"/>
            <w:r w:rsidRPr="000133DD">
              <w:rPr>
                <w:rFonts w:cs="Times New Roman"/>
                <w:color w:val="000000" w:themeColor="text1"/>
                <w:sz w:val="20"/>
                <w:szCs w:val="20"/>
              </w:rPr>
              <w:t>(</w:t>
            </w:r>
            <w:proofErr w:type="gramEnd"/>
            <w:r w:rsidRPr="000133DD">
              <w:rPr>
                <w:rFonts w:cs="Times New Roman"/>
                <w:color w:val="000000" w:themeColor="text1"/>
                <w:sz w:val="20"/>
                <w:szCs w:val="20"/>
              </w:rPr>
              <w:t>3,5)P2 loss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45C9B125" w14:textId="77777777" w:rsidR="00384A2F" w:rsidRPr="000133DD" w:rsidRDefault="00384A2F" w:rsidP="005D1FD8">
            <w:pPr>
              <w:rPr>
                <w:rFonts w:cs="Times New Roman"/>
                <w:color w:val="000000" w:themeColor="text1"/>
                <w:sz w:val="20"/>
                <w:szCs w:val="20"/>
              </w:rPr>
            </w:pPr>
            <w:proofErr w:type="spellStart"/>
            <w:proofErr w:type="gramStart"/>
            <w:r w:rsidRPr="000133DD">
              <w:rPr>
                <w:rFonts w:cs="Times New Roman"/>
                <w:color w:val="000000" w:themeColor="text1"/>
                <w:sz w:val="20"/>
                <w:szCs w:val="20"/>
              </w:rPr>
              <w:t>PtdIns</w:t>
            </w:r>
            <w:proofErr w:type="spellEnd"/>
            <w:r w:rsidRPr="000133DD">
              <w:rPr>
                <w:rFonts w:cs="Times New Roman"/>
                <w:color w:val="000000" w:themeColor="text1"/>
                <w:sz w:val="20"/>
                <w:szCs w:val="20"/>
              </w:rPr>
              <w:t>(</w:t>
            </w:r>
            <w:proofErr w:type="gramEnd"/>
            <w:r w:rsidRPr="000133DD">
              <w:rPr>
                <w:rFonts w:cs="Times New Roman"/>
                <w:color w:val="000000" w:themeColor="text1"/>
                <w:sz w:val="20"/>
                <w:szCs w:val="20"/>
              </w:rPr>
              <w:t>3,5)P2→V-PPase KO causes hypo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659DC310" w14:textId="77777777" w:rsidR="00384A2F" w:rsidRPr="000133DD" w:rsidRDefault="00384A2F" w:rsidP="005D1FD8">
            <w:pPr>
              <w:rPr>
                <w:color w:val="000000" w:themeColor="text1"/>
              </w:rPr>
            </w:pPr>
            <w:bookmarkStart w:id="19" w:name="__Fieldmark__1545_953230224"/>
            <w:bookmarkStart w:id="20" w:name="__Fieldmark__7157_323720649"/>
            <w:bookmarkStart w:id="21" w:name="__Fieldmark__2025_625961581"/>
            <w:bookmarkStart w:id="22" w:name="__Fieldmark__19350_2002011548"/>
            <w:bookmarkStart w:id="23" w:name="__Fieldmark__2265_818140682"/>
            <w:bookmarkStart w:id="24" w:name="__Fieldmark__1625_1874920557"/>
            <w:bookmarkStart w:id="25" w:name="__Fieldmark__2344_1732485379"/>
            <w:bookmarkStart w:id="26" w:name="__Fieldmark__8327_2002011548"/>
            <w:bookmarkStart w:id="27" w:name="__Fieldmark__5413_310163469"/>
            <w:bookmarkStart w:id="28" w:name="__Fieldmark__1785_380153414"/>
            <w:bookmarkStart w:id="29" w:name="__Fieldmark__2548_1780563372"/>
            <w:bookmarkStart w:id="30" w:name="__Fieldmark__2420_782536689"/>
            <w:bookmarkStart w:id="31" w:name="__Fieldmark__2377_879560591"/>
            <w:bookmarkStart w:id="32" w:name="__Fieldmark__10042_1868704513"/>
            <w:bookmarkStart w:id="33" w:name="__Fieldmark__5225_751989624"/>
            <w:bookmarkStart w:id="34" w:name="__Fieldmark__1865_1218482872"/>
            <w:bookmarkStart w:id="35" w:name="__Fieldmark__2281_458571874"/>
            <w:bookmarkStart w:id="36" w:name="__Fieldmark__2105_33282573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0133DD">
              <w:rPr>
                <w:rFonts w:cs="Times New Roman"/>
                <w:color w:val="000000" w:themeColor="text1"/>
                <w:sz w:val="20"/>
                <w:szCs w:val="20"/>
              </w:rPr>
              <w:t>V-</w:t>
            </w:r>
            <w:proofErr w:type="spellStart"/>
            <w:r w:rsidRPr="000133DD">
              <w:rPr>
                <w:rFonts w:cs="Times New Roman"/>
                <w:color w:val="000000" w:themeColor="text1"/>
                <w:sz w:val="20"/>
                <w:szCs w:val="20"/>
              </w:rPr>
              <w:t>PPase</w:t>
            </w:r>
            <w:proofErr w:type="spellEnd"/>
            <w:r w:rsidRPr="000133DD">
              <w:rPr>
                <w:rFonts w:cs="Times New Roman"/>
                <w:color w:val="000000" w:themeColor="text1"/>
                <w:sz w:val="20"/>
                <w:szCs w:val="20"/>
              </w:rPr>
              <w:t xml:space="preserve"> KO causes ABA hyposensitivity</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705128DB" w14:textId="77777777" w:rsidR="00384A2F" w:rsidRPr="000133DD" w:rsidRDefault="00384A2F" w:rsidP="005D1FD8">
            <w:pPr>
              <w:rPr>
                <w:rFonts w:cs="Times New Roman"/>
                <w:color w:val="000000" w:themeColor="text1"/>
                <w:sz w:val="20"/>
                <w:szCs w:val="20"/>
              </w:rPr>
            </w:pPr>
            <w:bookmarkStart w:id="37" w:name="__Fieldmark__2161_332825738"/>
            <w:bookmarkStart w:id="38" w:name="__Fieldmark__5429_310163469"/>
            <w:bookmarkStart w:id="39" w:name="__Fieldmark__1573_953230224"/>
            <w:bookmarkStart w:id="40" w:name="__Fieldmark__2412_1732485379"/>
            <w:bookmarkStart w:id="41" w:name="__Fieldmark__7205_323720649"/>
            <w:bookmarkStart w:id="42" w:name="__Fieldmark__2626_1780563372"/>
            <w:bookmarkStart w:id="43" w:name="__Fieldmark__19429_2002011548"/>
            <w:bookmarkStart w:id="44" w:name="__Fieldmark__2077_625961581"/>
            <w:bookmarkStart w:id="45" w:name="__Fieldmark__8406_2002011548"/>
            <w:bookmarkStart w:id="46" w:name="__Fieldmark__5249_751989624"/>
            <w:bookmarkStart w:id="47" w:name="__Fieldmark__2492_782536689"/>
            <w:bookmarkStart w:id="48" w:name="__Fieldmark__2343_458571874"/>
            <w:bookmarkStart w:id="49" w:name="__Fieldmark__2413_879560591"/>
            <w:bookmarkStart w:id="50" w:name="__Fieldmark__10064_1868704513"/>
            <w:bookmarkStart w:id="51" w:name="__Fieldmark__1909_1218482872"/>
            <w:bookmarkStart w:id="52" w:name="__Fieldmark__2329_818140682"/>
            <w:bookmarkStart w:id="53" w:name="__Fieldmark__1825_380153414"/>
            <w:bookmarkStart w:id="54" w:name="__Fieldmark__1657_1874920557"/>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roofErr w:type="spellStart"/>
            <w:proofErr w:type="gramStart"/>
            <w:r w:rsidRPr="000133DD">
              <w:rPr>
                <w:rFonts w:cs="Times New Roman"/>
                <w:color w:val="000000" w:themeColor="text1"/>
                <w:sz w:val="20"/>
                <w:szCs w:val="20"/>
              </w:rPr>
              <w:t>PtdIns</w:t>
            </w:r>
            <w:proofErr w:type="spellEnd"/>
            <w:r w:rsidRPr="000133DD">
              <w:rPr>
                <w:rFonts w:cs="Times New Roman"/>
                <w:color w:val="000000" w:themeColor="text1"/>
                <w:sz w:val="20"/>
                <w:szCs w:val="20"/>
              </w:rPr>
              <w:t>(</w:t>
            </w:r>
            <w:proofErr w:type="gramEnd"/>
            <w:r w:rsidRPr="000133DD">
              <w:rPr>
                <w:rFonts w:cs="Times New Roman"/>
                <w:color w:val="000000" w:themeColor="text1"/>
                <w:sz w:val="20"/>
                <w:szCs w:val="20"/>
              </w:rPr>
              <w:t xml:space="preserve">3,5)P2→V-PPase KO causes hyposensitivity to ABA </w:t>
            </w:r>
          </w:p>
        </w:tc>
        <w:bookmarkStart w:id="55" w:name="_GoBack"/>
        <w:bookmarkEnd w:id="55"/>
      </w:tr>
      <w:tr w:rsidR="000133DD" w:rsidRPr="000133DD" w14:paraId="469A6FD4" w14:textId="77777777" w:rsidTr="00A72812">
        <w:trPr>
          <w:trHeight w:val="424"/>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39A82480"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028D2615"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w:t>
            </w:r>
            <w:proofErr w:type="spellEnd"/>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7BFAB676"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ADPRc</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5C36CDF8"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None</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3D8892AA" w14:textId="77777777" w:rsidR="00384A2F" w:rsidRPr="000133DD" w:rsidRDefault="00384A2F" w:rsidP="005D1FD8">
            <w:pPr>
              <w:snapToGrid w:val="0"/>
              <w:rPr>
                <w:rFonts w:cs="Times New Roman"/>
                <w:color w:val="000000" w:themeColor="text1"/>
                <w:sz w:val="20"/>
                <w:szCs w:val="20"/>
              </w:rPr>
            </w:pPr>
            <w:r w:rsidRPr="000133DD">
              <w:rPr>
                <w:rFonts w:cs="Times New Roman"/>
                <w:color w:val="000000" w:themeColor="text1"/>
                <w:sz w:val="20"/>
                <w:szCs w:val="20"/>
              </w:rPr>
              <w:t>None</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3B6F48FE" w14:textId="77777777" w:rsidR="00384A2F" w:rsidRPr="000133DD" w:rsidRDefault="00384A2F" w:rsidP="005D1FD8">
            <w:pPr>
              <w:rPr>
                <w:color w:val="000000" w:themeColor="text1"/>
              </w:rPr>
            </w:pPr>
            <w:bookmarkStart w:id="56" w:name="__Fieldmark__2568_782536689"/>
            <w:bookmarkStart w:id="57" w:name="__Fieldmark__1869_380153414"/>
            <w:bookmarkStart w:id="58" w:name="__Fieldmark__5449_310163469"/>
            <w:bookmarkStart w:id="59" w:name="__Fieldmark__6291_64985585"/>
            <w:bookmarkStart w:id="60" w:name="__Fieldmark__7257_323720649"/>
            <w:bookmarkStart w:id="61" w:name="__Fieldmark__19512_2002011548"/>
            <w:bookmarkStart w:id="62" w:name="__Fieldmark__2707_1780563372"/>
            <w:bookmarkStart w:id="63" w:name="__Fieldmark__1957_1218482872"/>
            <w:bookmarkStart w:id="64" w:name="__Fieldmark__5277_751989624"/>
            <w:bookmarkStart w:id="65" w:name="__Fieldmark__2072_1598926979"/>
            <w:bookmarkStart w:id="66" w:name="__Fieldmark__2397_818140682"/>
            <w:bookmarkStart w:id="67" w:name="__Fieldmark__2484_1732485379"/>
            <w:bookmarkStart w:id="68" w:name="__Fieldmark__1693_1874920557"/>
            <w:bookmarkStart w:id="69" w:name="__Fieldmark__1233_558584522"/>
            <w:bookmarkStart w:id="70" w:name="__Fieldmark__1605_953230224"/>
            <w:bookmarkStart w:id="71" w:name="__Fieldmark__2221_332825738"/>
            <w:bookmarkStart w:id="72" w:name="__Fieldmark__2453_879560591"/>
            <w:bookmarkStart w:id="73" w:name="__Fieldmark__2133_625961581"/>
            <w:bookmarkStart w:id="74" w:name="__Fieldmark__8489_2002011548"/>
            <w:bookmarkStart w:id="75" w:name="__Fieldmark__10089_1868704513"/>
            <w:bookmarkStart w:id="76" w:name="__Fieldmark__2408_458571874"/>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roofErr w:type="spellStart"/>
            <w:r w:rsidRPr="000133DD">
              <w:rPr>
                <w:rFonts w:cs="Times New Roman"/>
                <w:color w:val="000000" w:themeColor="text1"/>
                <w:sz w:val="20"/>
                <w:szCs w:val="20"/>
              </w:rPr>
              <w:t>ADPRc</w:t>
            </w:r>
            <w:proofErr w:type="spellEnd"/>
            <w:r w:rsidRPr="000133DD">
              <w:rPr>
                <w:rFonts w:cs="Times New Roman"/>
                <w:color w:val="000000" w:themeColor="text1"/>
                <w:sz w:val="20"/>
                <w:szCs w:val="20"/>
              </w:rPr>
              <w:t xml:space="preserve"> KO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MZWNraWU8L0F1dGhvcj48WWVhcj4xOTk4PC9ZZWFyPjxS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MZWNraWU8L0F1dGhvcj48WWVhcj4xOTk4PC9ZZWFyPjxS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2,3]</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37500BD2"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p w14:paraId="14E23F13"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w:t>
            </w:r>
            <w:proofErr w:type="spellEnd"/>
            <w:r w:rsidRPr="000133DD">
              <w:rPr>
                <w:rFonts w:cs="Times New Roman"/>
                <w:color w:val="000000" w:themeColor="text1"/>
                <w:sz w:val="20"/>
                <w:szCs w:val="20"/>
              </w:rPr>
              <w:t xml:space="preserve"> KO causes hyposensitivity to ABA</w:t>
            </w:r>
          </w:p>
        </w:tc>
      </w:tr>
      <w:tr w:rsidR="000133DD" w:rsidRPr="000133DD" w14:paraId="1BBA19E5" w14:textId="77777777" w:rsidTr="00A72812">
        <w:trPr>
          <w:trHeight w:val="699"/>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2DC0ED23"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5D561860"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GPA1[~GCR1]</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4AF211B6"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GPA1[~GCR1]</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439E501A" w14:textId="77777777" w:rsidR="00384A2F" w:rsidRPr="000133DD" w:rsidRDefault="00384A2F" w:rsidP="005D1FD8">
            <w:pPr>
              <w:rPr>
                <w:color w:val="000000" w:themeColor="text1"/>
              </w:rPr>
            </w:pPr>
            <w:bookmarkStart w:id="77" w:name="__Fieldmark__8574_2002011548"/>
            <w:bookmarkStart w:id="78" w:name="__Fieldmark__7310_323720649"/>
            <w:bookmarkStart w:id="79" w:name="__Fieldmark__2478_458571874"/>
            <w:bookmarkStart w:id="80" w:name="__Fieldmark__2645_782536689"/>
            <w:bookmarkStart w:id="81" w:name="__Fieldmark__2089_1598926979"/>
            <w:bookmarkStart w:id="82" w:name="__Fieldmark__2190_625961581"/>
            <w:bookmarkStart w:id="83" w:name="__Fieldmark__2282_332825738"/>
            <w:bookmarkStart w:id="84" w:name="__Fieldmark__2006_1218482872"/>
            <w:bookmarkStart w:id="85" w:name="__Fieldmark__10119_1868704513"/>
            <w:bookmarkStart w:id="86" w:name="__Fieldmark__5470_310163469"/>
            <w:bookmarkStart w:id="87" w:name="__Fieldmark__19601_2002011548"/>
            <w:bookmarkStart w:id="88" w:name="__Fieldmark__1730_1874920557"/>
            <w:bookmarkStart w:id="89" w:name="__Fieldmark__2466_818140682"/>
            <w:bookmarkStart w:id="90" w:name="__Fieldmark__6307_64985585"/>
            <w:bookmarkStart w:id="91" w:name="__Fieldmark__2793_1780563372"/>
            <w:bookmarkStart w:id="92" w:name="__Fieldmark__5306_751989624"/>
            <w:bookmarkStart w:id="93" w:name="__Fieldmark__2557_1732485379"/>
            <w:bookmarkStart w:id="94" w:name="__Fieldmark__1914_380153414"/>
            <w:bookmarkStart w:id="95" w:name="__Fieldmark__1638_953230224"/>
            <w:bookmarkStart w:id="96" w:name="__Fieldmark__2494_879560591"/>
            <w:bookmarkStart w:id="97" w:name="__Fieldmark__1251_558584522"/>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0133DD">
              <w:rPr>
                <w:rFonts w:cs="Times New Roman"/>
                <w:color w:val="000000" w:themeColor="text1"/>
                <w:sz w:val="20"/>
                <w:szCs w:val="20"/>
              </w:rPr>
              <w:t>S1P CA causes hyper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Db3Vyc29sPC9BdXRob3I+PFllYXI+MjAwMzwvWWVhcj48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OTYtNTk5PC9wYWdlcz48dm9sdW1lPjQxMDwv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Db3Vyc29sPC9BdXRob3I+PFllYXI+MjAwMzwvWWVhcj48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OTYtNTk5PC9wYWdlcz48dm9sdW1lPjQxMDwv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4,5]</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2B73DF3F" w14:textId="77777777" w:rsidR="00384A2F" w:rsidRPr="000133DD" w:rsidRDefault="00384A2F" w:rsidP="005D1FD8">
            <w:pPr>
              <w:rPr>
                <w:color w:val="000000" w:themeColor="text1"/>
              </w:rPr>
            </w:pPr>
            <w:r w:rsidRPr="000133DD">
              <w:rPr>
                <w:rFonts w:cs="Times New Roman"/>
                <w:color w:val="000000" w:themeColor="text1"/>
                <w:sz w:val="20"/>
                <w:szCs w:val="20"/>
              </w:rPr>
              <w:t>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GPA1[~GCR1] CA causes hyper-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174839A6" w14:textId="77777777" w:rsidR="00384A2F" w:rsidRPr="000133DD" w:rsidRDefault="00384A2F" w:rsidP="005D1FD8">
            <w:pPr>
              <w:rPr>
                <w:color w:val="000000" w:themeColor="text1"/>
              </w:rPr>
            </w:pPr>
            <w:r w:rsidRPr="000133DD">
              <w:rPr>
                <w:rFonts w:cs="Times New Roman"/>
                <w:i/>
                <w:color w:val="000000" w:themeColor="text1"/>
                <w:sz w:val="20"/>
                <w:szCs w:val="20"/>
              </w:rPr>
              <w:t>GPA1</w:t>
            </w:r>
            <w:bookmarkStart w:id="98" w:name="__Fieldmark__2103_1598926979"/>
            <w:bookmarkStart w:id="99" w:name="__Fieldmark__5332_751989624"/>
            <w:bookmarkStart w:id="100" w:name="__Fieldmark__2719_782536689"/>
            <w:bookmarkStart w:id="101" w:name="__Fieldmark__5488_310163469"/>
            <w:bookmarkStart w:id="102" w:name="__Fieldmark__2543_458571874"/>
            <w:bookmarkStart w:id="103" w:name="__Fieldmark__2627_1732485379"/>
            <w:bookmarkStart w:id="104" w:name="__Fieldmark__1668_953230224"/>
            <w:bookmarkStart w:id="105" w:name="__Fieldmark__1764_1874920557"/>
            <w:bookmarkStart w:id="106" w:name="__Fieldmark__2532_818140682"/>
            <w:bookmarkStart w:id="107" w:name="__Fieldmark__2340_332825738"/>
            <w:bookmarkStart w:id="108" w:name="__Fieldmark__19687_2002011548"/>
            <w:bookmarkStart w:id="109" w:name="__Fieldmark__1956_380153414"/>
            <w:bookmarkStart w:id="110" w:name="__Fieldmark__2532_879560591"/>
            <w:bookmarkStart w:id="111" w:name="__Fieldmark__2244_625961581"/>
            <w:bookmarkStart w:id="112" w:name="__Fieldmark__10146_1868704513"/>
            <w:bookmarkStart w:id="113" w:name="__Fieldmark__2876_1780563372"/>
            <w:bookmarkStart w:id="114" w:name="__Fieldmark__8656_2002011548"/>
            <w:bookmarkStart w:id="115" w:name="__Fieldmark__2052_1218482872"/>
            <w:bookmarkStart w:id="116" w:name="__Fieldmark__7360_323720649"/>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0133DD">
              <w:rPr>
                <w:rFonts w:cs="Times New Roman"/>
                <w:color w:val="000000" w:themeColor="text1"/>
                <w:sz w:val="20"/>
                <w:szCs w:val="20"/>
              </w:rPr>
              <w:t xml:space="preserve"> KO causes close to WT stomatal closure response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XYW5nPC9BdXRob3I+PFllYXI+MjAwMTwvWWVhcj48UmVj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XYW5nPC9BdXRob3I+PFllYXI+MjAwMTwvWWVhcj48UmVj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6]</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48D84CE7"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w:t>
            </w:r>
          </w:p>
          <w:p w14:paraId="2D0B0B37"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GPA1[~GCR1] KO causes close to WT response to ABA</w:t>
            </w:r>
          </w:p>
        </w:tc>
      </w:tr>
      <w:tr w:rsidR="000133DD" w:rsidRPr="000133DD" w14:paraId="25371C48" w14:textId="77777777" w:rsidTr="00A72812">
        <w:trPr>
          <w:trHeight w:val="562"/>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4D8022A8"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NOGC1</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47BE7746" w14:textId="77777777" w:rsidR="00384A2F" w:rsidRPr="000133DD" w:rsidRDefault="00384A2F" w:rsidP="005D1FD8">
            <w:pPr>
              <w:rPr>
                <w:rFonts w:cs="Times New Roman"/>
                <w:color w:val="000000" w:themeColor="text1"/>
                <w:sz w:val="20"/>
                <w:szCs w:val="20"/>
              </w:rPr>
            </w:pPr>
            <w:proofErr w:type="gramStart"/>
            <w:r w:rsidRPr="000133DD">
              <w:rPr>
                <w:rFonts w:cs="Times New Roman"/>
                <w:color w:val="000000" w:themeColor="text1"/>
                <w:sz w:val="20"/>
                <w:szCs w:val="20"/>
              </w:rPr>
              <w:t>cGMP[</w:t>
            </w:r>
            <w:proofErr w:type="gramEnd"/>
            <w:r w:rsidRPr="000133DD">
              <w:rPr>
                <w:rFonts w:cs="Times New Roman"/>
                <w:color w:val="000000" w:themeColor="text1"/>
                <w:sz w:val="20"/>
                <w:szCs w:val="20"/>
              </w:rPr>
              <w:t>GTP]</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70F29603"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NOGC1→</w:t>
            </w:r>
            <w:proofErr w:type="gramStart"/>
            <w:r w:rsidRPr="000133DD">
              <w:rPr>
                <w:rFonts w:cs="Times New Roman"/>
                <w:color w:val="000000" w:themeColor="text1"/>
                <w:sz w:val="20"/>
                <w:szCs w:val="20"/>
              </w:rPr>
              <w:t>cGMP[</w:t>
            </w:r>
            <w:proofErr w:type="gramEnd"/>
            <w:r w:rsidRPr="000133DD">
              <w:rPr>
                <w:rFonts w:cs="Times New Roman"/>
                <w:color w:val="000000" w:themeColor="text1"/>
                <w:sz w:val="20"/>
                <w:szCs w:val="20"/>
              </w:rPr>
              <w:t>GTP]</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2571EC46" w14:textId="77777777" w:rsidR="00384A2F" w:rsidRPr="000133DD" w:rsidRDefault="00384A2F" w:rsidP="005D1FD8">
            <w:pPr>
              <w:rPr>
                <w:color w:val="000000" w:themeColor="text1"/>
              </w:rPr>
            </w:pPr>
            <w:r w:rsidRPr="000133DD">
              <w:rPr>
                <w:rFonts w:cs="Times New Roman"/>
                <w:i/>
                <w:color w:val="000000" w:themeColor="text1"/>
                <w:sz w:val="20"/>
                <w:szCs w:val="20"/>
              </w:rPr>
              <w:t xml:space="preserve">NOGC1 </w:t>
            </w:r>
            <w:bookmarkStart w:id="117" w:name="__Fieldmark__2611_458571874"/>
            <w:bookmarkStart w:id="118" w:name="__Fieldmark__8742_2002011548"/>
            <w:bookmarkStart w:id="119" w:name="__Fieldmark__10177_1868704513"/>
            <w:bookmarkStart w:id="120" w:name="__Fieldmark__2701_1732485379"/>
            <w:bookmarkStart w:id="121" w:name="__Fieldmark__5510_310163469"/>
            <w:bookmarkStart w:id="122" w:name="__Fieldmark__5362_751989624"/>
            <w:bookmarkStart w:id="123" w:name="__Fieldmark__1702_953230224"/>
            <w:bookmarkStart w:id="124" w:name="__Fieldmark__1285_558584522"/>
            <w:bookmarkStart w:id="125" w:name="__Fieldmark__2402_332825738"/>
            <w:bookmarkStart w:id="126" w:name="__Fieldmark__6340_64985585"/>
            <w:bookmarkStart w:id="127" w:name="__Fieldmark__2302_625961581"/>
            <w:bookmarkStart w:id="128" w:name="__Fieldmark__2574_879560591"/>
            <w:bookmarkStart w:id="129" w:name="__Fieldmark__2602_818140682"/>
            <w:bookmarkStart w:id="130" w:name="__Fieldmark__1802_1874920557"/>
            <w:bookmarkStart w:id="131" w:name="__Fieldmark__19776_2002011548"/>
            <w:bookmarkStart w:id="132" w:name="__Fieldmark__7414_323720649"/>
            <w:bookmarkStart w:id="133" w:name="__Fieldmark__2102_1218482872"/>
            <w:bookmarkStart w:id="134" w:name="__Fieldmark__2797_782536689"/>
            <w:bookmarkStart w:id="135" w:name="__Fieldmark__2121_1598926979"/>
            <w:bookmarkStart w:id="136" w:name="__Fieldmark__2963_1780563372"/>
            <w:bookmarkStart w:id="137" w:name="__Fieldmark__2002_380153414"/>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0133DD">
              <w:rPr>
                <w:rFonts w:cs="Times New Roman"/>
                <w:color w:val="000000" w:themeColor="text1"/>
                <w:sz w:val="20"/>
                <w:szCs w:val="20"/>
              </w:rPr>
              <w:t xml:space="preserve">KO causes hyposensitivity to ABA </w:t>
            </w:r>
            <w:r w:rsidR="00EC42BA" w:rsidRPr="000133DD">
              <w:rPr>
                <w:color w:val="000000" w:themeColor="text1"/>
              </w:rPr>
              <w:fldChar w:fldCharType="begin">
                <w:fldData xml:space="preserve">PEVuZE5vdGU+PENpdGU+PEF1dGhvcj5Kb3Vkb2k8L0F1dGhvcj48WWVhcj4yMDEzPC9ZZWFyPjxS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Kb3Vkb2k8L0F1dGhvcj48WWVhcj4yMDEzPC9ZZWFyPjxS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7]</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1E820496" w14:textId="77777777" w:rsidR="00384A2F" w:rsidRPr="000133DD" w:rsidRDefault="00384A2F" w:rsidP="005D1FD8">
            <w:pPr>
              <w:rPr>
                <w:color w:val="000000" w:themeColor="text1"/>
              </w:rPr>
            </w:pPr>
            <w:r w:rsidRPr="000133DD">
              <w:rPr>
                <w:rFonts w:cs="Times New Roman"/>
                <w:color w:val="000000" w:themeColor="text1"/>
                <w:sz w:val="20"/>
                <w:szCs w:val="20"/>
              </w:rPr>
              <w:t>NOGC1→</w:t>
            </w:r>
            <w:proofErr w:type="gramStart"/>
            <w:r w:rsidRPr="000133DD">
              <w:rPr>
                <w:rFonts w:cs="Times New Roman"/>
                <w:color w:val="000000" w:themeColor="text1"/>
                <w:sz w:val="20"/>
                <w:szCs w:val="20"/>
              </w:rPr>
              <w:t>cGMP[</w:t>
            </w:r>
            <w:proofErr w:type="gramEnd"/>
            <w:r w:rsidRPr="000133DD">
              <w:rPr>
                <w:rFonts w:cs="Times New Roman"/>
                <w:color w:val="000000" w:themeColor="text1"/>
                <w:sz w:val="20"/>
                <w:szCs w:val="20"/>
              </w:rPr>
              <w:t>GTP] KO causes hypo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7CF6A915" w14:textId="77777777" w:rsidR="00384A2F" w:rsidRPr="000133DD" w:rsidRDefault="00384A2F" w:rsidP="005D1FD8">
            <w:pPr>
              <w:rPr>
                <w:color w:val="000000" w:themeColor="text1"/>
              </w:rPr>
            </w:pPr>
            <w:r w:rsidRPr="000133DD">
              <w:rPr>
                <w:rFonts w:cs="Times New Roman"/>
                <w:color w:val="000000" w:themeColor="text1"/>
                <w:sz w:val="20"/>
                <w:szCs w:val="20"/>
              </w:rPr>
              <w:t>cGMP CA causes close to WT response to ABA</w:t>
            </w:r>
            <w:bookmarkStart w:id="138" w:name="__Fieldmark__7463_323720649"/>
            <w:bookmarkStart w:id="139" w:name="__Fieldmark__1731_953230224"/>
            <w:bookmarkStart w:id="140" w:name="__Fieldmark__1297_558584522"/>
            <w:bookmarkStart w:id="141" w:name="__Fieldmark__1296_558584522"/>
            <w:bookmarkStart w:id="142" w:name="__Fieldmark__19861_2002011548"/>
            <w:bookmarkStart w:id="143" w:name="__Fieldmark__2134_1598926979"/>
            <w:bookmarkStart w:id="144" w:name="__Fieldmark__5387_751989624"/>
            <w:bookmarkStart w:id="145" w:name="__Fieldmark__6352_64985585"/>
            <w:bookmarkStart w:id="146" w:name="__Fieldmark__3042_1780563372"/>
            <w:bookmarkStart w:id="147" w:name="__Fieldmark__2611_879560591"/>
            <w:bookmarkStart w:id="148" w:name="__Fieldmark__2672_458571874"/>
            <w:bookmarkStart w:id="149" w:name="__Fieldmark__2667_818140682"/>
            <w:bookmarkStart w:id="150" w:name="__Fieldmark__8823_2002011548"/>
            <w:bookmarkStart w:id="151" w:name="__Fieldmark__2770_1732485379"/>
            <w:bookmarkStart w:id="152" w:name="__Fieldmark__5527_310163469"/>
            <w:bookmarkStart w:id="153" w:name="__Fieldmark__10200_1868704513"/>
            <w:bookmarkStart w:id="154" w:name="__Fieldmark__2459_332825738"/>
            <w:bookmarkStart w:id="155" w:name="__Fieldmark__2147_1218482872"/>
            <w:bookmarkStart w:id="156" w:name="__Fieldmark__2870_782536689"/>
            <w:bookmarkStart w:id="157" w:name="__Fieldmark__1835_1874920557"/>
            <w:bookmarkStart w:id="158" w:name="__Fieldmark__2043_380153414"/>
            <w:bookmarkStart w:id="159" w:name="__Fieldmark__2355_62596158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Kb3Vkb2k8L0F1dGhvcj48WWVhcj4yMDEzPC9ZZWFyPjxS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Kb3Vkb2k8L0F1dGhvcj48WWVhcj4yMDEzPC9ZZWFyPjxS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7]</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1DC18C7B"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NOGC1→</w:t>
            </w:r>
            <w:proofErr w:type="gramStart"/>
            <w:r w:rsidRPr="000133DD">
              <w:rPr>
                <w:rFonts w:cs="Times New Roman"/>
                <w:color w:val="000000" w:themeColor="text1"/>
                <w:sz w:val="20"/>
                <w:szCs w:val="20"/>
              </w:rPr>
              <w:t>cGMP[</w:t>
            </w:r>
            <w:proofErr w:type="gramEnd"/>
            <w:r w:rsidRPr="000133DD">
              <w:rPr>
                <w:rFonts w:cs="Times New Roman"/>
                <w:color w:val="000000" w:themeColor="text1"/>
                <w:sz w:val="20"/>
                <w:szCs w:val="20"/>
              </w:rPr>
              <w:t>GTP] CA causes close to WT response to ABA</w:t>
            </w:r>
          </w:p>
        </w:tc>
      </w:tr>
      <w:tr w:rsidR="000133DD" w:rsidRPr="000133DD" w14:paraId="51350F16" w14:textId="77777777" w:rsidTr="00A72812">
        <w:trPr>
          <w:trHeight w:val="699"/>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4E44C894"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PI3P5K</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3FCFA81D"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PtdIns35P2→V-Ppase</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1C712BEA"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 xml:space="preserve">PI3P5K→PtdIns35P2→V-PPase </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3CAE7F82" w14:textId="77777777" w:rsidR="00384A2F" w:rsidRPr="000133DD" w:rsidRDefault="00384A2F" w:rsidP="005D1FD8">
            <w:pPr>
              <w:rPr>
                <w:color w:val="000000" w:themeColor="text1"/>
              </w:rPr>
            </w:pPr>
            <w:r w:rsidRPr="000133DD">
              <w:rPr>
                <w:rFonts w:cs="Times New Roman"/>
                <w:i/>
                <w:color w:val="000000" w:themeColor="text1"/>
                <w:sz w:val="20"/>
                <w:szCs w:val="20"/>
              </w:rPr>
              <w:t>PI3P5K</w:t>
            </w:r>
            <w:bookmarkStart w:id="160" w:name="__Fieldmark__5420_751989624"/>
            <w:bookmarkStart w:id="161" w:name="__Fieldmark__8912_2002011548"/>
            <w:bookmarkStart w:id="162" w:name="__Fieldmark__10231_1868704513"/>
            <w:bookmarkStart w:id="163" w:name="__Fieldmark__7520_323720649"/>
            <w:bookmarkStart w:id="164" w:name="__Fieldmark__1768_953230224"/>
            <w:bookmarkStart w:id="165" w:name="__Fieldmark__2524_332825738"/>
            <w:bookmarkStart w:id="166" w:name="__Fieldmark__5552_310163469"/>
            <w:bookmarkStart w:id="167" w:name="__Fieldmark__19954_2002011548"/>
            <w:bookmarkStart w:id="168" w:name="__Fieldmark__2847_1732485379"/>
            <w:bookmarkStart w:id="169" w:name="__Fieldmark__2200_1218482872"/>
            <w:bookmarkStart w:id="170" w:name="__Fieldmark__2740_818140682"/>
            <w:bookmarkStart w:id="171" w:name="__Fieldmark__2656_879560591"/>
            <w:bookmarkStart w:id="172" w:name="__Fieldmark__2742_458571874"/>
            <w:bookmarkStart w:id="173" w:name="__Fieldmark__2092_380153414"/>
            <w:bookmarkStart w:id="174" w:name="__Fieldmark__3129_1780563372"/>
            <w:bookmarkStart w:id="175" w:name="__Fieldmark__2416_625961581"/>
            <w:bookmarkStart w:id="176" w:name="__Fieldmark__2951_782536689"/>
            <w:bookmarkStart w:id="177" w:name="__Fieldmark__1876_1874920557"/>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0133DD">
              <w:rPr>
                <w:rFonts w:cs="Times New Roman"/>
                <w:color w:val="000000" w:themeColor="text1"/>
                <w:sz w:val="20"/>
                <w:szCs w:val="20"/>
              </w:rPr>
              <w:t xml:space="preserve"> KO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0D5E6D5B" w14:textId="77777777" w:rsidR="00384A2F" w:rsidRPr="000133DD" w:rsidRDefault="00384A2F" w:rsidP="005D1FD8">
            <w:pPr>
              <w:rPr>
                <w:color w:val="000000" w:themeColor="text1"/>
              </w:rPr>
            </w:pPr>
            <w:r w:rsidRPr="000133DD">
              <w:rPr>
                <w:rFonts w:cs="Times New Roman"/>
                <w:color w:val="000000" w:themeColor="text1"/>
                <w:sz w:val="20"/>
                <w:szCs w:val="20"/>
              </w:rPr>
              <w:t>PI3P5K→</w:t>
            </w:r>
            <w:proofErr w:type="gramStart"/>
            <w:r w:rsidRPr="000133DD">
              <w:rPr>
                <w:rFonts w:cs="Times New Roman"/>
                <w:color w:val="000000" w:themeColor="text1"/>
                <w:sz w:val="20"/>
                <w:szCs w:val="20"/>
              </w:rPr>
              <w:t>PtdIns(</w:t>
            </w:r>
            <w:proofErr w:type="gramEnd"/>
            <w:r w:rsidRPr="000133DD">
              <w:rPr>
                <w:rFonts w:cs="Times New Roman"/>
                <w:color w:val="000000" w:themeColor="text1"/>
                <w:sz w:val="20"/>
                <w:szCs w:val="20"/>
              </w:rPr>
              <w:t>3,5)P2→V-Ppase KO causes hypo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7A95E857" w14:textId="77777777" w:rsidR="00384A2F" w:rsidRPr="000133DD" w:rsidRDefault="00384A2F" w:rsidP="005D1FD8">
            <w:pPr>
              <w:rPr>
                <w:color w:val="000000" w:themeColor="text1"/>
              </w:rPr>
            </w:pPr>
            <w:bookmarkStart w:id="178" w:name="__Fieldmark__2469_625961581"/>
            <w:bookmarkStart w:id="179" w:name="__Fieldmark__7569_323720649"/>
            <w:bookmarkStart w:id="180" w:name="__Fieldmark__3024_782536689"/>
            <w:bookmarkStart w:id="181" w:name="__Fieldmark__8992_2002011548"/>
            <w:bookmarkStart w:id="182" w:name="__Fieldmark__2133_380153414"/>
            <w:bookmarkStart w:id="183" w:name="__Fieldmark__2807_458571874"/>
            <w:bookmarkStart w:id="184" w:name="__Fieldmark__2805_818140682"/>
            <w:bookmarkStart w:id="185" w:name="__Fieldmark__2693_879560591"/>
            <w:bookmarkStart w:id="186" w:name="__Fieldmark__10256_1868704513"/>
            <w:bookmarkStart w:id="187" w:name="__Fieldmark__2581_332825738"/>
            <w:bookmarkStart w:id="188" w:name="__Fieldmark__1909_1874920557"/>
            <w:bookmarkStart w:id="189" w:name="__Fieldmark__1797_953230224"/>
            <w:bookmarkStart w:id="190" w:name="__Fieldmark__2916_1732485379"/>
            <w:bookmarkStart w:id="191" w:name="__Fieldmark__5445_751989624"/>
            <w:bookmarkStart w:id="192" w:name="__Fieldmark__3210_1780563372"/>
            <w:bookmarkStart w:id="193" w:name="__Fieldmark__20034_2002011548"/>
            <w:bookmarkStart w:id="194" w:name="__Fieldmark__5569_310163469"/>
            <w:bookmarkStart w:id="195" w:name="__Fieldmark__2245_1218482872"/>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0133DD">
              <w:rPr>
                <w:rFonts w:cs="Times New Roman"/>
                <w:color w:val="000000" w:themeColor="text1"/>
                <w:sz w:val="20"/>
                <w:szCs w:val="20"/>
              </w:rPr>
              <w:t>V-</w:t>
            </w:r>
            <w:proofErr w:type="spellStart"/>
            <w:r w:rsidRPr="000133DD">
              <w:rPr>
                <w:rFonts w:cs="Times New Roman"/>
                <w:color w:val="000000" w:themeColor="text1"/>
                <w:sz w:val="20"/>
                <w:szCs w:val="20"/>
              </w:rPr>
              <w:t>PPase</w:t>
            </w:r>
            <w:proofErr w:type="spellEnd"/>
            <w:r w:rsidRPr="000133DD">
              <w:rPr>
                <w:rFonts w:cs="Times New Roman"/>
                <w:color w:val="000000" w:themeColor="text1"/>
                <w:sz w:val="20"/>
                <w:szCs w:val="20"/>
              </w:rPr>
              <w:t xml:space="preserve"> KO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CYWs8L0F1dGhvcj48WWVhcj4yMDEzPC9ZZWFyPjxSZWNO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63FF38DB" w14:textId="77777777" w:rsidR="00384A2F" w:rsidRPr="000133DD" w:rsidRDefault="00384A2F" w:rsidP="005D1FD8">
            <w:pPr>
              <w:rPr>
                <w:rFonts w:cs="Times New Roman"/>
                <w:color w:val="000000" w:themeColor="text1"/>
                <w:sz w:val="20"/>
                <w:szCs w:val="20"/>
              </w:rPr>
            </w:pPr>
            <w:bookmarkStart w:id="196" w:name="__Fieldmark__3288_1780563372"/>
            <w:bookmarkStart w:id="197" w:name="__Fieldmark__2869_818140682"/>
            <w:bookmarkStart w:id="198" w:name="__Fieldmark__2869_458571874"/>
            <w:bookmarkStart w:id="199" w:name="__Fieldmark__2729_879560591"/>
            <w:bookmarkStart w:id="200" w:name="__Fieldmark__2984_1732485379"/>
            <w:bookmarkStart w:id="201" w:name="__Fieldmark__1941_1874920557"/>
            <w:bookmarkStart w:id="202" w:name="__Fieldmark__1825_953230224"/>
            <w:bookmarkStart w:id="203" w:name="__Fieldmark__2637_332825738"/>
            <w:bookmarkStart w:id="204" w:name="__Fieldmark__10278_1868704513"/>
            <w:bookmarkStart w:id="205" w:name="__Fieldmark__3096_782536689"/>
            <w:bookmarkStart w:id="206" w:name="__Fieldmark__9071_2002011548"/>
            <w:bookmarkStart w:id="207" w:name="__Fieldmark__2289_1218482872"/>
            <w:bookmarkStart w:id="208" w:name="__Fieldmark__7617_323720649"/>
            <w:bookmarkStart w:id="209" w:name="__Fieldmark__5469_751989624"/>
            <w:bookmarkStart w:id="210" w:name="__Fieldmark__5585_310163469"/>
            <w:bookmarkStart w:id="211" w:name="__Fieldmark__20113_2002011548"/>
            <w:bookmarkStart w:id="212" w:name="__Fieldmark__2173_380153414"/>
            <w:bookmarkStart w:id="213" w:name="__Fieldmark__2521_625961581"/>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0133DD">
              <w:rPr>
                <w:rFonts w:cs="Times New Roman"/>
                <w:color w:val="000000" w:themeColor="text1"/>
                <w:sz w:val="20"/>
                <w:szCs w:val="20"/>
              </w:rPr>
              <w:t>PI3P5K→</w:t>
            </w:r>
            <w:proofErr w:type="gramStart"/>
            <w:r w:rsidRPr="000133DD">
              <w:rPr>
                <w:rFonts w:cs="Times New Roman"/>
                <w:color w:val="000000" w:themeColor="text1"/>
                <w:sz w:val="20"/>
                <w:szCs w:val="20"/>
              </w:rPr>
              <w:t>PtdIns(</w:t>
            </w:r>
            <w:proofErr w:type="gramEnd"/>
            <w:r w:rsidRPr="000133DD">
              <w:rPr>
                <w:rFonts w:cs="Times New Roman"/>
                <w:color w:val="000000" w:themeColor="text1"/>
                <w:sz w:val="20"/>
                <w:szCs w:val="20"/>
              </w:rPr>
              <w:t xml:space="preserve">3,5)P2→V-Ppase KO causes hyposensitivity to ABA </w:t>
            </w:r>
          </w:p>
        </w:tc>
      </w:tr>
      <w:tr w:rsidR="000133DD" w:rsidRPr="000133DD" w14:paraId="27414D4E" w14:textId="77777777" w:rsidTr="00A72812">
        <w:trPr>
          <w:trHeight w:val="699"/>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7B909D8C"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p w14:paraId="75F90CE6"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w:t>
            </w:r>
            <w:proofErr w:type="spellEnd"/>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6E70DC4C"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cADPR</w:t>
            </w:r>
            <w:proofErr w:type="spellEnd"/>
            <w:r w:rsidRPr="000133DD">
              <w:rPr>
                <w:rFonts w:cs="Times New Roman"/>
                <w:color w:val="000000" w:themeColor="text1"/>
                <w:sz w:val="20"/>
                <w:szCs w:val="20"/>
              </w:rPr>
              <w:t xml:space="preserve">{a} </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7AC03C7A"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p w14:paraId="3BDD11AD"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w:t>
            </w:r>
            <w:proofErr w:type="spellEnd"/>
            <w:r w:rsidRPr="000133DD">
              <w:rPr>
                <w:rFonts w:cs="Times New Roman"/>
                <w:color w:val="000000" w:themeColor="text1"/>
                <w:sz w:val="20"/>
                <w:szCs w:val="20"/>
              </w:rPr>
              <w:t>→</w:t>
            </w:r>
          </w:p>
          <w:p w14:paraId="2AFBEF58"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cADPR</w:t>
            </w:r>
            <w:proofErr w:type="spellEnd"/>
            <w:r w:rsidRPr="000133DD">
              <w:rPr>
                <w:rFonts w:cs="Times New Roman"/>
                <w:color w:val="000000" w:themeColor="text1"/>
                <w:sz w:val="20"/>
                <w:szCs w:val="20"/>
              </w:rPr>
              <w:t xml:space="preserve">{a} </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1E19C01D" w14:textId="77777777" w:rsidR="00384A2F" w:rsidRPr="000133DD" w:rsidRDefault="00384A2F" w:rsidP="005D1FD8">
            <w:pPr>
              <w:rPr>
                <w:color w:val="000000" w:themeColor="text1"/>
              </w:rPr>
            </w:pPr>
            <w:bookmarkStart w:id="214" w:name="__Fieldmark__3174_782536689"/>
            <w:bookmarkStart w:id="215" w:name="__Fieldmark__2579_625961581"/>
            <w:bookmarkStart w:id="216" w:name="__Fieldmark__6409_64985585"/>
            <w:bookmarkStart w:id="217" w:name="__Fieldmark__9156_2002011548"/>
            <w:bookmarkStart w:id="218" w:name="__Fieldmark__2939_818140682"/>
            <w:bookmarkStart w:id="219" w:name="__Fieldmark__5499_751989624"/>
            <w:bookmarkStart w:id="220" w:name="__Fieldmark__1364_558584522"/>
            <w:bookmarkStart w:id="221" w:name="__Fieldmark__2339_1218482872"/>
            <w:bookmarkStart w:id="222" w:name="__Fieldmark__2699_332825738"/>
            <w:bookmarkStart w:id="223" w:name="__Fieldmark__5607_310163469"/>
            <w:bookmarkStart w:id="224" w:name="__Fieldmark__3058_1732485379"/>
            <w:bookmarkStart w:id="225" w:name="__Fieldmark__7671_323720649"/>
            <w:bookmarkStart w:id="226" w:name="__Fieldmark__2198_1598926979"/>
            <w:bookmarkStart w:id="227" w:name="__Fieldmark__2939_458571874"/>
            <w:bookmarkStart w:id="228" w:name="__Fieldmark__3374_1780563372"/>
            <w:bookmarkStart w:id="229" w:name="__Fieldmark__1979_1874920557"/>
            <w:bookmarkStart w:id="230" w:name="__Fieldmark__2219_380153414"/>
            <w:bookmarkStart w:id="231" w:name="__Fieldmark__20198_2002011548"/>
            <w:bookmarkStart w:id="232" w:name="__Fieldmark__10308_1868704513"/>
            <w:bookmarkStart w:id="233" w:name="__Fieldmark__1859_953230224"/>
            <w:bookmarkStart w:id="234" w:name="__Fieldmark__2771_879560591"/>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roofErr w:type="spellStart"/>
            <w:r w:rsidRPr="000133DD">
              <w:rPr>
                <w:rFonts w:cs="Times New Roman"/>
                <w:color w:val="000000" w:themeColor="text1"/>
                <w:sz w:val="20"/>
                <w:szCs w:val="20"/>
              </w:rPr>
              <w:t>ADPRc</w:t>
            </w:r>
            <w:proofErr w:type="spellEnd"/>
            <w:r w:rsidRPr="000133DD">
              <w:rPr>
                <w:rFonts w:cs="Times New Roman"/>
                <w:color w:val="000000" w:themeColor="text1"/>
                <w:sz w:val="20"/>
                <w:szCs w:val="20"/>
              </w:rPr>
              <w:t xml:space="preserve"> KO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MZWNraWU8L0F1dGhvcj48WWVhcj4xOTk4PC9ZZWFyPjxS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MZWNraWU8L0F1dGhvcj48WWVhcj4xOTk4PC9ZZWFyPjxS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2,3]</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5CEBD467"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p w14:paraId="5E405247"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cADPR</w:t>
            </w:r>
            <w:proofErr w:type="spellEnd"/>
            <w:r w:rsidRPr="000133DD">
              <w:rPr>
                <w:rFonts w:cs="Times New Roman"/>
                <w:color w:val="000000" w:themeColor="text1"/>
                <w:sz w:val="20"/>
                <w:szCs w:val="20"/>
              </w:rPr>
              <w:t>{a} KO causes hypo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64A145FB" w14:textId="77777777" w:rsidR="00384A2F" w:rsidRPr="000133DD" w:rsidRDefault="00384A2F" w:rsidP="005D1FD8">
            <w:pPr>
              <w:rPr>
                <w:color w:val="000000" w:themeColor="text1"/>
              </w:rPr>
            </w:pPr>
            <w:bookmarkStart w:id="235" w:name="__Fieldmark__6422_64985585"/>
            <w:bookmarkStart w:id="236" w:name="__Fieldmark__2261_380153414"/>
            <w:bookmarkStart w:id="237" w:name="__Fieldmark__10332_1868704513"/>
            <w:bookmarkStart w:id="238" w:name="__Fieldmark__1375_558584522"/>
            <w:bookmarkStart w:id="239" w:name="__Fieldmark__9238_2002011548"/>
            <w:bookmarkStart w:id="240" w:name="__Fieldmark__7721_323720649"/>
            <w:bookmarkStart w:id="241" w:name="__Fieldmark__2757_332825738"/>
            <w:bookmarkStart w:id="242" w:name="__Fieldmark__1889_953230224"/>
            <w:bookmarkStart w:id="243" w:name="__Fieldmark__2809_879560591"/>
            <w:bookmarkStart w:id="244" w:name="__Fieldmark__2385_1218482872"/>
            <w:bookmarkStart w:id="245" w:name="__Fieldmark__3005_818140682"/>
            <w:bookmarkStart w:id="246" w:name="__Fieldmark__3128_1732485379"/>
            <w:bookmarkStart w:id="247" w:name="__Fieldmark__5525_751989624"/>
            <w:bookmarkStart w:id="248" w:name="__Fieldmark__20284_2002011548"/>
            <w:bookmarkStart w:id="249" w:name="__Fieldmark__3248_782536689"/>
            <w:bookmarkStart w:id="250" w:name="__Fieldmark__3003_458571874"/>
            <w:bookmarkStart w:id="251" w:name="__Fieldmark__5625_310163469"/>
            <w:bookmarkStart w:id="252" w:name="__Fieldmark__2013_1874920557"/>
            <w:bookmarkStart w:id="253" w:name="__Fieldmark__2633_625961581"/>
            <w:bookmarkStart w:id="254" w:name="__Fieldmark__3454_1780563372"/>
            <w:bookmarkStart w:id="255" w:name="__Fieldmark__2212_1598926979"/>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roofErr w:type="spellStart"/>
            <w:r w:rsidRPr="000133DD">
              <w:rPr>
                <w:rFonts w:cs="Times New Roman"/>
                <w:color w:val="000000" w:themeColor="text1"/>
                <w:sz w:val="20"/>
                <w:szCs w:val="20"/>
              </w:rPr>
              <w:t>cADPR</w:t>
            </w:r>
            <w:proofErr w:type="spellEnd"/>
            <w:r w:rsidRPr="000133DD">
              <w:rPr>
                <w:rFonts w:cs="Times New Roman"/>
                <w:color w:val="000000" w:themeColor="text1"/>
                <w:sz w:val="20"/>
                <w:szCs w:val="20"/>
              </w:rPr>
              <w:t xml:space="preserve"> KO causes hyposensitivity to ABA</w:t>
            </w:r>
            <w:r w:rsidR="004F59F4" w:rsidRPr="000133DD">
              <w:rPr>
                <w:rFonts w:cs="Times New Roman"/>
                <w:color w:val="000000" w:themeColor="text1"/>
                <w:sz w:val="20"/>
                <w:szCs w:val="20"/>
              </w:rPr>
              <w:t xml:space="preserve"> </w:t>
            </w:r>
            <w:r w:rsidR="00EC42BA" w:rsidRPr="000133DD">
              <w:rPr>
                <w:color w:val="000000" w:themeColor="text1"/>
              </w:rPr>
              <w:fldChar w:fldCharType="begin"/>
            </w:r>
            <w:r w:rsidR="00EC42BA" w:rsidRPr="000133DD">
              <w:rPr>
                <w:color w:val="000000" w:themeColor="text1"/>
              </w:rPr>
              <w:instrText xml:space="preserve"> ADDIN EN.CITE &lt;EndNote&gt;&lt;Cite&gt;&lt;Author&gt;Leckie&lt;/Author&gt;&lt;Year&gt;1998&lt;/Year&gt;&lt;RecNum&gt;20&lt;/RecNum&gt;&lt;DisplayText&gt;[2]&lt;/DisplayText&gt;&lt;record&gt;&lt;rec-number&gt;20&lt;/rec-number&gt;&lt;foreign-keys&gt;&lt;key app="EN" db-id="fp0vfwetnrpefrevat4vda2n2pd9avxfassx" timestamp="1548188029"&gt;20&lt;/key&gt;&lt;/foreign-keys&gt;&lt;ref-type name="Journal Article"&gt;17&lt;/ref-type&gt;&lt;contributors&gt;&lt;authors&gt;&lt;author&gt;Leckie, C. P.&lt;/author&gt;&lt;author&gt;McAinsh, M. R.&lt;/author&gt;&lt;author&gt;Allen, G. J.&lt;/author&gt;&lt;author&gt;Sanders, D.&lt;/author&gt;&lt;author&gt;Hetherington, A. M.&lt;/author&gt;&lt;/authors&gt;&lt;/contributors&gt;&lt;auth-address&gt;Institute of Environmental and Natural Sciences, Lancaster University, Lancaster, LA1 4YQ, United Kingdom.&lt;/auth-address&gt;&lt;titles&gt;&lt;title&gt;Abscisic acid-induced stomatal closure mediated by cyclic ADP-ribose&lt;/title&gt;&lt;secondary-title&gt;Proc Natl Acad Sci U S A&lt;/secondary-title&gt;&lt;/titles&gt;&lt;periodical&gt;&lt;full-title&gt;Proc Natl Acad Sci U S A&lt;/full-title&gt;&lt;/periodical&gt;&lt;pages&gt;15837-42&lt;/pages&gt;&lt;volume&gt;95&lt;/volume&gt;&lt;number&gt;26&lt;/number&gt;&lt;edition&gt;1998/12/23&lt;/edition&gt;&lt;dates&gt;&lt;year&gt;1998&lt;/year&gt;&lt;pub-dates&gt;&lt;date&gt;Dec 22&lt;/date&gt;&lt;/pub-dates&gt;&lt;/dates&gt;&lt;isbn&gt;0027-8424 (Print)&amp;#xD;0027-8424 (Linking)&lt;/isbn&gt;&lt;accession-num&gt;9861057&lt;/accession-num&gt;&lt;urls&gt;&lt;related-urls&gt;&lt;url&gt;http://www.ncbi.nlm.nih.gov/pubmed/9861057&lt;/url&gt;&lt;/related-urls&gt;&lt;/urls&gt;&lt;custom2&gt;28131&lt;/custom2&gt;&lt;/record&gt;&lt;/Cite&gt;&lt;/EndNote&gt;</w:instrText>
            </w:r>
            <w:r w:rsidR="00EC42BA" w:rsidRPr="000133DD">
              <w:rPr>
                <w:color w:val="000000" w:themeColor="text1"/>
              </w:rPr>
              <w:fldChar w:fldCharType="separate"/>
            </w:r>
            <w:r w:rsidR="00EC42BA" w:rsidRPr="000133DD">
              <w:rPr>
                <w:noProof/>
                <w:color w:val="000000" w:themeColor="text1"/>
              </w:rPr>
              <w:t>[2]</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1A06A65F"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8-nitro-cGMP→</w:t>
            </w:r>
          </w:p>
          <w:p w14:paraId="0C294B7A" w14:textId="77777777" w:rsidR="00384A2F" w:rsidRPr="000133DD" w:rsidRDefault="00384A2F" w:rsidP="005D1FD8">
            <w:pPr>
              <w:rPr>
                <w:rFonts w:cs="Times New Roman"/>
                <w:color w:val="000000" w:themeColor="text1"/>
                <w:sz w:val="20"/>
                <w:szCs w:val="20"/>
              </w:rPr>
            </w:pPr>
            <w:proofErr w:type="spellStart"/>
            <w:r w:rsidRPr="000133DD">
              <w:rPr>
                <w:rFonts w:cs="Times New Roman"/>
                <w:color w:val="000000" w:themeColor="text1"/>
                <w:sz w:val="20"/>
                <w:szCs w:val="20"/>
              </w:rPr>
              <w:t>ADPRc→cADPR</w:t>
            </w:r>
            <w:proofErr w:type="spellEnd"/>
            <w:r w:rsidRPr="000133DD">
              <w:rPr>
                <w:rFonts w:cs="Times New Roman"/>
                <w:color w:val="000000" w:themeColor="text1"/>
                <w:sz w:val="20"/>
                <w:szCs w:val="20"/>
              </w:rPr>
              <w:t>{a} KO causes hyposensitivity to ABA</w:t>
            </w:r>
          </w:p>
        </w:tc>
      </w:tr>
      <w:tr w:rsidR="000133DD" w:rsidRPr="000133DD" w14:paraId="4E3A96C9" w14:textId="77777777" w:rsidTr="00A72812">
        <w:trPr>
          <w:trHeight w:val="530"/>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0F3F75D7"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RBOH[RCN</w:t>
            </w:r>
            <w:proofErr w:type="gramStart"/>
            <w:r w:rsidRPr="000133DD">
              <w:rPr>
                <w:rFonts w:cs="Times New Roman"/>
                <w:color w:val="000000" w:themeColor="text1"/>
                <w:sz w:val="20"/>
                <w:szCs w:val="20"/>
              </w:rPr>
              <w:t>1]{</w:t>
            </w:r>
            <w:proofErr w:type="gramEnd"/>
            <w:r w:rsidRPr="000133DD">
              <w:rPr>
                <w:rFonts w:cs="Times New Roman"/>
                <w:color w:val="000000" w:themeColor="text1"/>
                <w:sz w:val="20"/>
                <w:szCs w:val="20"/>
              </w:rPr>
              <w:t>b}</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10987E0B"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ROS{a}</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452823AB"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RBOH[RCN</w:t>
            </w:r>
            <w:proofErr w:type="gramStart"/>
            <w:r w:rsidRPr="000133DD">
              <w:rPr>
                <w:rFonts w:cs="Times New Roman"/>
                <w:color w:val="000000" w:themeColor="text1"/>
                <w:sz w:val="20"/>
                <w:szCs w:val="20"/>
              </w:rPr>
              <w:t>1]{</w:t>
            </w:r>
            <w:proofErr w:type="gramEnd"/>
            <w:r w:rsidRPr="000133DD">
              <w:rPr>
                <w:rFonts w:cs="Times New Roman"/>
                <w:color w:val="000000" w:themeColor="text1"/>
                <w:sz w:val="20"/>
                <w:szCs w:val="20"/>
              </w:rPr>
              <w:t>b}→ROS{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2FED2F63" w14:textId="77777777" w:rsidR="00384A2F" w:rsidRPr="000133DD" w:rsidRDefault="00384A2F" w:rsidP="005D1FD8">
            <w:pPr>
              <w:rPr>
                <w:color w:val="000000" w:themeColor="text1"/>
              </w:rPr>
            </w:pPr>
            <w:r w:rsidRPr="000133DD">
              <w:rPr>
                <w:rFonts w:cs="Times New Roman"/>
                <w:color w:val="000000" w:themeColor="text1"/>
                <w:sz w:val="20"/>
                <w:szCs w:val="20"/>
              </w:rPr>
              <w:t>RBOH/RCN1 KO causes reduced sensitivity to ABA</w:t>
            </w:r>
            <w:bookmarkStart w:id="256" w:name="__Fieldmark__3074_818140682"/>
            <w:bookmarkStart w:id="257" w:name="__Fieldmark__3073_458571874"/>
            <w:bookmarkStart w:id="258" w:name="__Fieldmark__9323_2002011548"/>
            <w:bookmarkStart w:id="259" w:name="__Fieldmark__20458_2002011548"/>
            <w:bookmarkStart w:id="260" w:name="__Fieldmark__2876_332825738"/>
            <w:bookmarkStart w:id="261" w:name="__Fieldmark__10362_1868704513"/>
            <w:bookmarkStart w:id="262" w:name="__Fieldmark__2306_380153414"/>
            <w:bookmarkStart w:id="263" w:name="__Fieldmark__7774_323720649"/>
            <w:bookmarkStart w:id="264" w:name="__Fieldmark__2243_1598926979"/>
            <w:bookmarkStart w:id="265" w:name="__Fieldmark__2690_625961581"/>
            <w:bookmarkStart w:id="266" w:name="__Fieldmark__2888_879560591"/>
            <w:bookmarkStart w:id="267" w:name="__Fieldmark__2744_625961581"/>
            <w:bookmarkStart w:id="268" w:name="__Fieldmark__20373_2002011548"/>
            <w:bookmarkStart w:id="269" w:name="__Fieldmark__2480_1218482872"/>
            <w:bookmarkStart w:id="270" w:name="__Fieldmark__3325_782536689"/>
            <w:bookmarkStart w:id="271" w:name="__Fieldmark__9405_2002011548"/>
            <w:bookmarkStart w:id="272" w:name="__Fieldmark__5664_310163469"/>
            <w:bookmarkStart w:id="273" w:name="__Fieldmark__10384_1868704513"/>
            <w:bookmarkStart w:id="274" w:name="__Fieldmark__2229_1598926979"/>
            <w:bookmarkStart w:id="275" w:name="__Fieldmark__2050_1874920557"/>
            <w:bookmarkStart w:id="276" w:name="__Fieldmark__1922_953230224"/>
            <w:bookmarkStart w:id="277" w:name="__Fieldmark__1952_953230224"/>
            <w:bookmarkStart w:id="278" w:name="__Fieldmark__5646_310163469"/>
            <w:bookmarkStart w:id="279" w:name="__Fieldmark__3271_1732485379"/>
            <w:bookmarkStart w:id="280" w:name="__Fieldmark__2084_1874920557"/>
            <w:bookmarkStart w:id="281" w:name="__Fieldmark__3618_1780563372"/>
            <w:bookmarkStart w:id="282" w:name="__Fieldmark__3135_458571874"/>
            <w:bookmarkStart w:id="283" w:name="__Fieldmark__2348_380153414"/>
            <w:bookmarkStart w:id="284" w:name="__Fieldmark__1396_558584522"/>
            <w:bookmarkStart w:id="285" w:name="__Fieldmark__2434_1218482872"/>
            <w:bookmarkStart w:id="286" w:name="__Fieldmark__1395_558584522"/>
            <w:bookmarkStart w:id="287" w:name="__Fieldmark__3399_782536689"/>
            <w:bookmarkStart w:id="288" w:name="__Fieldmark__2850_879560591"/>
            <w:bookmarkStart w:id="289" w:name="__Fieldmark__2818_332825738"/>
            <w:bookmarkStart w:id="290" w:name="__Fieldmark__5554_751989624"/>
            <w:bookmarkStart w:id="291" w:name="__Fieldmark__5580_751989624"/>
            <w:bookmarkStart w:id="292" w:name="__Fieldmark__6435_64985585"/>
            <w:bookmarkStart w:id="293" w:name="__Fieldmark__3201_1732485379"/>
            <w:bookmarkStart w:id="294" w:name="__Fieldmark__7824_323720649"/>
            <w:bookmarkStart w:id="295" w:name="__Fieldmark__3540_1780563372"/>
            <w:bookmarkStart w:id="296" w:name="__Fieldmark__3140_818140682"/>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sidR="007C7806"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BbGJlcnQ8L0F1dGhvcj48WWVhcj4yMDA4PC9ZZWFyPjxS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BbGJlcnQ8L0F1dGhvcj48WWVhcj4yMDA4PC9ZZWFyPjxS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8-10]</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393FC1C1" w14:textId="77777777" w:rsidR="00384A2F" w:rsidRPr="000133DD" w:rsidRDefault="00384A2F" w:rsidP="005D1FD8">
            <w:pPr>
              <w:rPr>
                <w:color w:val="000000" w:themeColor="text1"/>
              </w:rPr>
            </w:pPr>
            <w:r w:rsidRPr="000133DD">
              <w:rPr>
                <w:rFonts w:cs="Times New Roman"/>
                <w:color w:val="000000" w:themeColor="text1"/>
                <w:sz w:val="20"/>
                <w:szCs w:val="20"/>
              </w:rPr>
              <w:t>RBOH[RCN</w:t>
            </w:r>
            <w:proofErr w:type="gramStart"/>
            <w:r w:rsidRPr="000133DD">
              <w:rPr>
                <w:rFonts w:cs="Times New Roman"/>
                <w:color w:val="000000" w:themeColor="text1"/>
                <w:sz w:val="20"/>
                <w:szCs w:val="20"/>
              </w:rPr>
              <w:t>1]{</w:t>
            </w:r>
            <w:proofErr w:type="gramEnd"/>
            <w:r w:rsidRPr="000133DD">
              <w:rPr>
                <w:rFonts w:cs="Times New Roman"/>
                <w:color w:val="000000" w:themeColor="text1"/>
                <w:sz w:val="20"/>
                <w:szCs w:val="20"/>
              </w:rPr>
              <w:t>b}→ROS{a} KO causes reduced 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5DF8EC51" w14:textId="77777777" w:rsidR="00384A2F" w:rsidRPr="000133DD" w:rsidRDefault="00384A2F" w:rsidP="005D1FD8">
            <w:pPr>
              <w:rPr>
                <w:color w:val="000000" w:themeColor="text1"/>
              </w:rPr>
            </w:pPr>
            <w:bookmarkStart w:id="297" w:name="__Fieldmark__5681_310163469"/>
            <w:bookmarkStart w:id="298" w:name="__Fieldmark__1981_953230224"/>
            <w:bookmarkStart w:id="299" w:name="__Fieldmark__20542_2002011548"/>
            <w:bookmarkStart w:id="300" w:name="__Fieldmark__2525_1218482872"/>
            <w:bookmarkStart w:id="301" w:name="__Fieldmark__3340_1732485379"/>
            <w:bookmarkStart w:id="302" w:name="__Fieldmark__3205_818140682"/>
            <w:bookmarkStart w:id="303" w:name="__Fieldmark__2117_1874920557"/>
            <w:bookmarkStart w:id="304" w:name="__Fieldmark__2797_625961581"/>
            <w:bookmarkStart w:id="305" w:name="__Fieldmark__2256_1598926979"/>
            <w:bookmarkStart w:id="306" w:name="__Fieldmark__2925_879560591"/>
            <w:bookmarkStart w:id="307" w:name="__Fieldmark__7873_323720649"/>
            <w:bookmarkStart w:id="308" w:name="__Fieldmark__2389_380153414"/>
            <w:bookmarkStart w:id="309" w:name="__Fieldmark__3198_458571874"/>
            <w:bookmarkStart w:id="310" w:name="__Fieldmark__10407_1868704513"/>
            <w:bookmarkStart w:id="311" w:name="__Fieldmark__5605_751989624"/>
            <w:bookmarkStart w:id="312" w:name="__Fieldmark__3472_782536689"/>
            <w:bookmarkStart w:id="313" w:name="__Fieldmark__3697_1780563372"/>
            <w:bookmarkStart w:id="314" w:name="__Fieldmark__2933_332825738"/>
            <w:bookmarkStart w:id="315" w:name="__Fieldmark__9486_2002011548"/>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r w:rsidRPr="000133DD">
              <w:rPr>
                <w:rFonts w:cs="Times New Roman"/>
                <w:color w:val="000000" w:themeColor="text1"/>
                <w:sz w:val="20"/>
                <w:szCs w:val="20"/>
              </w:rPr>
              <w:t>ROS KO causes reduced sensitivity to ABA</w:t>
            </w:r>
            <w:r w:rsidR="007C7806"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Ld2FrPC9BdXRob3I+PFllYXI+MjAwMzwvWWVhcj48UmVj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Ld2FrPC9BdXRob3I+PFllYXI+MjAwMzwvWWVhcj48UmVj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0]</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318ECC26" w14:textId="77777777" w:rsidR="00384A2F" w:rsidRPr="000133DD" w:rsidRDefault="00384A2F" w:rsidP="005D1FD8">
            <w:pPr>
              <w:rPr>
                <w:color w:val="000000" w:themeColor="text1"/>
              </w:rPr>
            </w:pPr>
            <w:r w:rsidRPr="000133DD">
              <w:rPr>
                <w:rFonts w:cs="Times New Roman"/>
                <w:color w:val="000000" w:themeColor="text1"/>
                <w:sz w:val="20"/>
                <w:szCs w:val="20"/>
              </w:rPr>
              <w:t>RBOH[RCN</w:t>
            </w:r>
            <w:proofErr w:type="gramStart"/>
            <w:r w:rsidRPr="000133DD">
              <w:rPr>
                <w:rFonts w:cs="Times New Roman"/>
                <w:color w:val="000000" w:themeColor="text1"/>
                <w:sz w:val="20"/>
                <w:szCs w:val="20"/>
              </w:rPr>
              <w:t>1]{</w:t>
            </w:r>
            <w:proofErr w:type="gramEnd"/>
            <w:r w:rsidRPr="000133DD">
              <w:rPr>
                <w:rFonts w:cs="Times New Roman"/>
                <w:color w:val="000000" w:themeColor="text1"/>
                <w:sz w:val="20"/>
                <w:szCs w:val="20"/>
              </w:rPr>
              <w:t>b}→ROS{a} KO causes reduced sensitivity to ABA</w:t>
            </w:r>
          </w:p>
        </w:tc>
      </w:tr>
      <w:tr w:rsidR="000133DD" w:rsidRPr="000133DD" w14:paraId="4F639130" w14:textId="77777777" w:rsidTr="00A72812">
        <w:trPr>
          <w:trHeight w:val="1817"/>
        </w:trPr>
        <w:tc>
          <w:tcPr>
            <w:tcW w:w="775" w:type="dxa"/>
            <w:tcBorders>
              <w:top w:val="single" w:sz="4" w:space="0" w:color="000080"/>
              <w:left w:val="single" w:sz="4" w:space="0" w:color="000080"/>
              <w:bottom w:val="single" w:sz="4" w:space="0" w:color="000080"/>
            </w:tcBorders>
            <w:shd w:val="clear" w:color="auto" w:fill="FFFFFF"/>
            <w:tcMar>
              <w:left w:w="-5" w:type="dxa"/>
            </w:tcMar>
            <w:vAlign w:val="center"/>
          </w:tcPr>
          <w:p w14:paraId="38B773B6"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w:t>
            </w:r>
          </w:p>
        </w:tc>
        <w:tc>
          <w:tcPr>
            <w:tcW w:w="1020" w:type="dxa"/>
            <w:tcBorders>
              <w:top w:val="single" w:sz="4" w:space="0" w:color="000080"/>
              <w:left w:val="single" w:sz="4" w:space="0" w:color="000080"/>
              <w:bottom w:val="single" w:sz="4" w:space="0" w:color="000080"/>
            </w:tcBorders>
            <w:shd w:val="clear" w:color="auto" w:fill="FFFFFF"/>
            <w:tcMar>
              <w:left w:w="-5" w:type="dxa"/>
            </w:tcMar>
            <w:vAlign w:val="center"/>
          </w:tcPr>
          <w:p w14:paraId="70DEED06"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w:t>
            </w:r>
          </w:p>
          <w:p w14:paraId="3337EC34"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GPA1[~GCR1]</w:t>
            </w:r>
          </w:p>
        </w:tc>
        <w:tc>
          <w:tcPr>
            <w:tcW w:w="1382" w:type="dxa"/>
            <w:tcBorders>
              <w:top w:val="single" w:sz="4" w:space="0" w:color="000080"/>
              <w:left w:val="single" w:sz="4" w:space="0" w:color="000080"/>
              <w:bottom w:val="single" w:sz="4" w:space="0" w:color="000080"/>
            </w:tcBorders>
            <w:shd w:val="clear" w:color="auto" w:fill="FFFFFF"/>
            <w:tcMar>
              <w:left w:w="-5" w:type="dxa"/>
            </w:tcMar>
            <w:vAlign w:val="center"/>
          </w:tcPr>
          <w:p w14:paraId="036D4576"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SPP1,Sph]→GPA1[~GCR1]</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120E66AF" w14:textId="77777777" w:rsidR="00384A2F" w:rsidRPr="000133DD" w:rsidRDefault="00384A2F" w:rsidP="005D1FD8">
            <w:pPr>
              <w:rPr>
                <w:color w:val="000000" w:themeColor="text1"/>
              </w:rPr>
            </w:pPr>
            <w:r w:rsidRPr="000133DD">
              <w:rPr>
                <w:rFonts w:cs="Times New Roman"/>
                <w:color w:val="000000" w:themeColor="text1"/>
                <w:sz w:val="20"/>
                <w:szCs w:val="20"/>
              </w:rPr>
              <w:t>SPHK1/2 CA causes hypersensitivity to ABA</w:t>
            </w:r>
            <w:r w:rsidR="0085569E" w:rsidRPr="000133DD">
              <w:rPr>
                <w:color w:val="000000" w:themeColor="text1"/>
              </w:rPr>
              <w:t xml:space="preserve"> </w:t>
            </w:r>
            <w:r w:rsidR="00EC42BA" w:rsidRPr="000133DD">
              <w:rPr>
                <w:rFonts w:cs="Times New Roman"/>
                <w:color w:val="000000" w:themeColor="text1"/>
                <w:sz w:val="20"/>
                <w:szCs w:val="20"/>
              </w:rPr>
              <w:fldChar w:fldCharType="begin">
                <w:fldData xml:space="preserve">PEVuZE5vdGU+PENpdGU+PEF1dGhvcj5HdW88L0F1dGhvcj48WWVhcj4yMDEyPC9ZZWFyPjxSZWNO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</w:fldData>
              </w:fldChar>
            </w:r>
            <w:r w:rsidR="00EC42BA" w:rsidRPr="000133DD">
              <w:rPr>
                <w:rFonts w:cs="Times New Roman"/>
                <w:color w:val="000000" w:themeColor="text1"/>
                <w:sz w:val="20"/>
                <w:szCs w:val="20"/>
              </w:rPr>
              <w:instrText xml:space="preserve"> ADDIN EN.CITE </w:instrText>
            </w:r>
            <w:r w:rsidR="00EC42BA" w:rsidRPr="000133DD">
              <w:rPr>
                <w:rFonts w:cs="Times New Roman"/>
                <w:color w:val="000000" w:themeColor="text1"/>
                <w:sz w:val="20"/>
                <w:szCs w:val="20"/>
              </w:rPr>
              <w:fldChar w:fldCharType="begin">
                <w:fldData xml:space="preserve">PEVuZE5vdGU+PENpdGU+PEF1dGhvcj5HdW88L0F1dGhvcj48WWVhcj4yMDEyPC9ZZWFyPjxSZWNO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</w:fldData>
              </w:fldChar>
            </w:r>
            <w:r w:rsidR="00EC42BA" w:rsidRPr="000133DD">
              <w:rPr>
                <w:rFonts w:cs="Times New Roman"/>
                <w:color w:val="000000" w:themeColor="text1"/>
                <w:sz w:val="20"/>
                <w:szCs w:val="20"/>
              </w:rPr>
              <w:instrText xml:space="preserve"> ADDIN EN.CITE.DATA </w:instrText>
            </w:r>
            <w:r w:rsidR="00EC42BA" w:rsidRPr="000133DD">
              <w:rPr>
                <w:rFonts w:cs="Times New Roman"/>
                <w:color w:val="000000" w:themeColor="text1"/>
                <w:sz w:val="20"/>
                <w:szCs w:val="20"/>
              </w:rPr>
            </w:r>
            <w:r w:rsidR="00EC42BA" w:rsidRPr="000133DD">
              <w:rPr>
                <w:rFonts w:cs="Times New Roman"/>
                <w:color w:val="000000" w:themeColor="text1"/>
                <w:sz w:val="20"/>
                <w:szCs w:val="20"/>
              </w:rPr>
              <w:fldChar w:fldCharType="end"/>
            </w:r>
            <w:r w:rsidR="00EC42BA" w:rsidRPr="000133DD">
              <w:rPr>
                <w:rFonts w:cs="Times New Roman"/>
                <w:color w:val="000000" w:themeColor="text1"/>
                <w:sz w:val="20"/>
                <w:szCs w:val="20"/>
              </w:rPr>
            </w:r>
            <w:r w:rsidR="00EC42BA" w:rsidRPr="000133DD">
              <w:rPr>
                <w:rFonts w:cs="Times New Roman"/>
                <w:color w:val="000000" w:themeColor="text1"/>
                <w:sz w:val="20"/>
                <w:szCs w:val="20"/>
              </w:rPr>
              <w:fldChar w:fldCharType="separate"/>
            </w:r>
            <w:r w:rsidR="00EC42BA" w:rsidRPr="000133DD">
              <w:rPr>
                <w:rFonts w:cs="Times New Roman"/>
                <w:noProof/>
                <w:color w:val="000000" w:themeColor="text1"/>
                <w:sz w:val="20"/>
                <w:szCs w:val="20"/>
              </w:rPr>
              <w:t>[11,12]</w:t>
            </w:r>
            <w:r w:rsidR="00EC42BA" w:rsidRPr="000133DD">
              <w:rPr>
                <w:rFonts w:cs="Times New Roman"/>
                <w:color w:val="000000" w:themeColor="text1"/>
                <w:sz w:val="20"/>
                <w:szCs w:val="20"/>
              </w:rPr>
              <w:fldChar w:fldCharType="end"/>
            </w:r>
            <w:r w:rsidRPr="000133DD">
              <w:rPr>
                <w:rFonts w:cs="Times New Roman"/>
                <w:color w:val="000000" w:themeColor="text1"/>
                <w:sz w:val="20"/>
                <w:szCs w:val="20"/>
              </w:rPr>
              <w:t xml:space="preserve">; </w:t>
            </w:r>
          </w:p>
          <w:p w14:paraId="4D85FE7F" w14:textId="77777777" w:rsidR="00384A2F" w:rsidRPr="000133DD" w:rsidRDefault="00384A2F" w:rsidP="005D1FD8">
            <w:pPr>
              <w:rPr>
                <w:rFonts w:cs="Times New Roman"/>
                <w:color w:val="000000" w:themeColor="text1"/>
                <w:sz w:val="20"/>
                <w:szCs w:val="20"/>
              </w:rPr>
            </w:pPr>
          </w:p>
          <w:p w14:paraId="28812D72" w14:textId="77777777" w:rsidR="00384A2F" w:rsidRPr="000133DD" w:rsidRDefault="00384A2F" w:rsidP="005D1FD8">
            <w:pPr>
              <w:rPr>
                <w:color w:val="000000" w:themeColor="text1"/>
              </w:rPr>
            </w:pPr>
            <w:bookmarkStart w:id="316" w:name="__Fieldmark__2255_1874920557"/>
            <w:bookmarkStart w:id="317" w:name="__Fieldmark__5755_310163469"/>
            <w:bookmarkStart w:id="318" w:name="__Fieldmark__6507_64985585"/>
            <w:bookmarkStart w:id="319" w:name="__Fieldmark__8075_323720649"/>
            <w:bookmarkStart w:id="320" w:name="__Fieldmark__4019_1780563372"/>
            <w:bookmarkStart w:id="321" w:name="__Fieldmark__3015_625961581"/>
            <w:bookmarkStart w:id="322" w:name="__Fieldmark__3770_782536689"/>
            <w:bookmarkStart w:id="323" w:name="__Fieldmark__2314_1598926979"/>
            <w:bookmarkStart w:id="324" w:name="__Fieldmark__3622_1732485379"/>
            <w:bookmarkStart w:id="325" w:name="__Fieldmark__3167_332825738"/>
            <w:bookmarkStart w:id="326" w:name="__Fieldmark__1455_558584522"/>
            <w:bookmarkStart w:id="327" w:name="__Fieldmark__9816_2002011548"/>
            <w:bookmarkStart w:id="328" w:name="__Fieldmark__2559_380153414"/>
            <w:bookmarkStart w:id="329" w:name="__Fieldmark__3454_458571874"/>
            <w:bookmarkStart w:id="330" w:name="__Fieldmark__5711_751989624"/>
            <w:bookmarkStart w:id="331" w:name="__Fieldmark__2711_1218482872"/>
            <w:bookmarkStart w:id="332" w:name="__Fieldmark__3471_818140682"/>
            <w:bookmarkStart w:id="333" w:name="__Fieldmark__10505_1868704513"/>
            <w:bookmarkStart w:id="334" w:name="__Fieldmark__20885_2002011548"/>
            <w:bookmarkStart w:id="335" w:name="__Fieldmark__2103_953230224"/>
            <w:bookmarkStart w:id="336" w:name="__Fieldmark__3079_879560591"/>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r w:rsidRPr="000133DD">
              <w:rPr>
                <w:rFonts w:cs="Times New Roman"/>
                <w:color w:val="000000" w:themeColor="text1"/>
                <w:sz w:val="20"/>
                <w:szCs w:val="20"/>
              </w:rPr>
              <w:t>SPHK1/2 KO causes reduced sensitivity to ABA</w:t>
            </w:r>
            <w:r w:rsidR="0085569E"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HdW88L0F1dGhvcj48WWVhcj4yMDEyPC9ZZWFyPjxSZWNO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HdW88L0F1dGhvcj48WWVhcj4yMDEyPC9ZZWFyPjxSZWNO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11,12]</w:t>
            </w:r>
            <w:r w:rsidR="00EC42BA" w:rsidRPr="000133DD">
              <w:rPr>
                <w:color w:val="000000" w:themeColor="text1"/>
              </w:rPr>
              <w:fldChar w:fldCharType="end"/>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7EB94A0C"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 xml:space="preserve">]→[~SPP1,Sph]→GPA1[~GCR1] CA causes hyper-sensitivity to ABA; </w:t>
            </w:r>
          </w:p>
          <w:p w14:paraId="255AB42F" w14:textId="77777777" w:rsidR="00384A2F" w:rsidRPr="000133DD" w:rsidRDefault="00384A2F" w:rsidP="005D1FD8">
            <w:pPr>
              <w:rPr>
                <w:rFonts w:cs="Times New Roman"/>
                <w:color w:val="000000" w:themeColor="text1"/>
                <w:sz w:val="20"/>
                <w:szCs w:val="20"/>
              </w:rPr>
            </w:pPr>
          </w:p>
          <w:p w14:paraId="23BF3270"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SPP1,Sph]→GPA1[~GCR1] KO causes reduced sensitivity to ABA</w:t>
            </w:r>
          </w:p>
        </w:tc>
        <w:tc>
          <w:tcPr>
            <w:tcW w:w="1904" w:type="dxa"/>
            <w:tcBorders>
              <w:top w:val="single" w:sz="4" w:space="0" w:color="000080"/>
              <w:left w:val="single" w:sz="4" w:space="0" w:color="000080"/>
              <w:bottom w:val="single" w:sz="4" w:space="0" w:color="000080"/>
            </w:tcBorders>
            <w:shd w:val="clear" w:color="auto" w:fill="FFFFFF"/>
            <w:tcMar>
              <w:left w:w="-5" w:type="dxa"/>
            </w:tcMar>
            <w:vAlign w:val="center"/>
          </w:tcPr>
          <w:p w14:paraId="78FEB179" w14:textId="77777777" w:rsidR="00384A2F" w:rsidRPr="000133DD" w:rsidRDefault="00384A2F" w:rsidP="005D1FD8">
            <w:pPr>
              <w:rPr>
                <w:color w:val="000000" w:themeColor="text1"/>
              </w:rPr>
            </w:pPr>
            <w:r w:rsidRPr="000133DD">
              <w:rPr>
                <w:rFonts w:cs="Times New Roman"/>
                <w:color w:val="000000" w:themeColor="text1"/>
                <w:sz w:val="20"/>
                <w:szCs w:val="20"/>
              </w:rPr>
              <w:t>S1P CA causes hypersensitivity to ABA</w:t>
            </w:r>
            <w:r w:rsidR="0074395C" w:rsidRPr="000133DD">
              <w:rPr>
                <w:color w:val="000000" w:themeColor="text1"/>
              </w:rPr>
              <w:t xml:space="preserve"> </w:t>
            </w:r>
            <w:r w:rsidR="00EC42BA" w:rsidRPr="000133DD">
              <w:rPr>
                <w:rFonts w:cs="Times New Roman"/>
                <w:color w:val="000000" w:themeColor="text1"/>
                <w:sz w:val="20"/>
                <w:szCs w:val="20"/>
              </w:rPr>
              <w:fldChar w:fldCharType="begin">
                <w:fldData xml:space="preserve">PEVuZE5vdGU+PENpdGU+PEF1dGhvcj5Db3Vyc29sPC9BdXRob3I+PFllYXI+MjAwMzwvWWVhcj48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OTYtNTk5PC9wYWdlcz48dm9sdW1lPjQxMDwv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</w:fldData>
              </w:fldChar>
            </w:r>
            <w:r w:rsidR="00EC42BA" w:rsidRPr="000133DD">
              <w:rPr>
                <w:rFonts w:cs="Times New Roman"/>
                <w:color w:val="000000" w:themeColor="text1"/>
                <w:sz w:val="20"/>
                <w:szCs w:val="20"/>
              </w:rPr>
              <w:instrText xml:space="preserve"> ADDIN EN.CITE </w:instrText>
            </w:r>
            <w:r w:rsidR="00EC42BA" w:rsidRPr="000133DD">
              <w:rPr>
                <w:rFonts w:cs="Times New Roman"/>
                <w:color w:val="000000" w:themeColor="text1"/>
                <w:sz w:val="20"/>
                <w:szCs w:val="20"/>
              </w:rPr>
              <w:fldChar w:fldCharType="begin">
                <w:fldData xml:space="preserve">PEVuZE5vdGU+PENpdGU+PEF1dGhvcj5Db3Vyc29sPC9BdXRob3I+PFllYXI+MjAwMzwvWWVhcj48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OTYtNTk5PC9wYWdlcz48dm9sdW1lPjQxMDwv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</w:fldData>
              </w:fldChar>
            </w:r>
            <w:r w:rsidR="00EC42BA" w:rsidRPr="000133DD">
              <w:rPr>
                <w:rFonts w:cs="Times New Roman"/>
                <w:color w:val="000000" w:themeColor="text1"/>
                <w:sz w:val="20"/>
                <w:szCs w:val="20"/>
              </w:rPr>
              <w:instrText xml:space="preserve"> ADDIN EN.CITE.DATA </w:instrText>
            </w:r>
            <w:r w:rsidR="00EC42BA" w:rsidRPr="000133DD">
              <w:rPr>
                <w:rFonts w:cs="Times New Roman"/>
                <w:color w:val="000000" w:themeColor="text1"/>
                <w:sz w:val="20"/>
                <w:szCs w:val="20"/>
              </w:rPr>
            </w:r>
            <w:r w:rsidR="00EC42BA" w:rsidRPr="000133DD">
              <w:rPr>
                <w:rFonts w:cs="Times New Roman"/>
                <w:color w:val="000000" w:themeColor="text1"/>
                <w:sz w:val="20"/>
                <w:szCs w:val="20"/>
              </w:rPr>
              <w:fldChar w:fldCharType="end"/>
            </w:r>
            <w:r w:rsidR="00EC42BA" w:rsidRPr="000133DD">
              <w:rPr>
                <w:rFonts w:cs="Times New Roman"/>
                <w:color w:val="000000" w:themeColor="text1"/>
                <w:sz w:val="20"/>
                <w:szCs w:val="20"/>
              </w:rPr>
            </w:r>
            <w:r w:rsidR="00EC42BA" w:rsidRPr="000133DD">
              <w:rPr>
                <w:rFonts w:cs="Times New Roman"/>
                <w:color w:val="000000" w:themeColor="text1"/>
                <w:sz w:val="20"/>
                <w:szCs w:val="20"/>
              </w:rPr>
              <w:fldChar w:fldCharType="separate"/>
            </w:r>
            <w:r w:rsidR="00EC42BA" w:rsidRPr="000133DD">
              <w:rPr>
                <w:rFonts w:cs="Times New Roman"/>
                <w:noProof/>
                <w:color w:val="000000" w:themeColor="text1"/>
                <w:sz w:val="20"/>
                <w:szCs w:val="20"/>
              </w:rPr>
              <w:t>[4,5]</w:t>
            </w:r>
            <w:r w:rsidR="00EC42BA" w:rsidRPr="000133DD">
              <w:rPr>
                <w:rFonts w:cs="Times New Roman"/>
                <w:color w:val="000000" w:themeColor="text1"/>
                <w:sz w:val="20"/>
                <w:szCs w:val="20"/>
              </w:rPr>
              <w:fldChar w:fldCharType="end"/>
            </w:r>
            <w:r w:rsidRPr="000133DD">
              <w:rPr>
                <w:rFonts w:cs="Times New Roman"/>
                <w:color w:val="000000" w:themeColor="text1"/>
                <w:sz w:val="20"/>
                <w:szCs w:val="20"/>
              </w:rPr>
              <w:t>;</w:t>
            </w:r>
          </w:p>
          <w:p w14:paraId="5DEB7766" w14:textId="77777777" w:rsidR="00384A2F" w:rsidRPr="000133DD" w:rsidRDefault="00384A2F" w:rsidP="005D1FD8">
            <w:pPr>
              <w:rPr>
                <w:rFonts w:cs="Times New Roman"/>
                <w:color w:val="000000" w:themeColor="text1"/>
                <w:sz w:val="20"/>
                <w:szCs w:val="20"/>
              </w:rPr>
            </w:pPr>
          </w:p>
          <w:p w14:paraId="2D507B6B" w14:textId="77777777" w:rsidR="00384A2F" w:rsidRPr="000133DD" w:rsidRDefault="00384A2F" w:rsidP="005D1FD8">
            <w:pPr>
              <w:rPr>
                <w:color w:val="000000" w:themeColor="text1"/>
              </w:rPr>
            </w:pPr>
            <w:bookmarkStart w:id="337" w:name="__Fieldmark__5793_310163469"/>
            <w:bookmarkStart w:id="338" w:name="__Fieldmark__3125_625961581"/>
            <w:bookmarkStart w:id="339" w:name="__Fieldmark__4181_1780563372"/>
            <w:bookmarkStart w:id="340" w:name="__Fieldmark__6532_64985585"/>
            <w:bookmarkStart w:id="341" w:name="__Fieldmark__5765_751989624"/>
            <w:bookmarkStart w:id="342" w:name="__Fieldmark__2344_1598926979"/>
            <w:bookmarkStart w:id="343" w:name="__Fieldmark__9982_2002011548"/>
            <w:bookmarkStart w:id="344" w:name="__Fieldmark__3764_1732485379"/>
            <w:bookmarkStart w:id="345" w:name="__Fieldmark__2165_953230224"/>
            <w:bookmarkStart w:id="346" w:name="__Fieldmark__3285_332825738"/>
            <w:bookmarkStart w:id="347" w:name="__Fieldmark__3586_458571874"/>
            <w:bookmarkStart w:id="348" w:name="__Fieldmark__2805_1218482872"/>
            <w:bookmarkStart w:id="349" w:name="__Fieldmark__2325_1874920557"/>
            <w:bookmarkStart w:id="350" w:name="__Fieldmark__2645_380153414"/>
            <w:bookmarkStart w:id="351" w:name="__Fieldmark__21059_2002011548"/>
            <w:bookmarkStart w:id="352" w:name="__Fieldmark__3920_782536689"/>
            <w:bookmarkStart w:id="353" w:name="__Fieldmark__3157_879560591"/>
            <w:bookmarkStart w:id="354" w:name="__Fieldmark__8177_323720649"/>
            <w:bookmarkStart w:id="355" w:name="__Fieldmark__3605_818140682"/>
            <w:bookmarkStart w:id="356" w:name="__Fieldmark__10555_1868704513"/>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rsidRPr="000133DD">
              <w:rPr>
                <w:rFonts w:cs="Times New Roman"/>
                <w:color w:val="000000" w:themeColor="text1"/>
                <w:sz w:val="20"/>
                <w:szCs w:val="20"/>
              </w:rPr>
              <w:t>GPA1 KO causes close to WT response to ABA</w:t>
            </w:r>
            <w:r w:rsidR="0074395C" w:rsidRPr="000133DD">
              <w:rPr>
                <w:rFonts w:cs="Times New Roman"/>
                <w:color w:val="000000" w:themeColor="text1"/>
                <w:sz w:val="20"/>
                <w:szCs w:val="20"/>
              </w:rPr>
              <w:t xml:space="preserve"> </w:t>
            </w:r>
            <w:r w:rsidR="00EC42BA" w:rsidRPr="000133DD">
              <w:rPr>
                <w:color w:val="000000" w:themeColor="text1"/>
              </w:rPr>
              <w:fldChar w:fldCharType="begin">
                <w:fldData xml:space="preserve">PEVuZE5vdGU+PENpdGU+PEF1dGhvcj5XYW5nPC9BdXRob3I+PFllYXI+MjAwMTwvWWVhcj48UmVj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</w:fldData>
              </w:fldChar>
            </w:r>
            <w:r w:rsidR="00EC42BA" w:rsidRPr="000133DD">
              <w:rPr>
                <w:color w:val="000000" w:themeColor="text1"/>
              </w:rPr>
              <w:instrText xml:space="preserve"> ADDIN EN.CITE </w:instrText>
            </w:r>
            <w:r w:rsidR="00EC42BA" w:rsidRPr="000133DD">
              <w:rPr>
                <w:color w:val="000000" w:themeColor="text1"/>
              </w:rPr>
              <w:fldChar w:fldCharType="begin">
                <w:fldData xml:space="preserve">PEVuZE5vdGU+PENpdGU+PEF1dGhvcj5XYW5nPC9BdXRob3I+PFllYXI+MjAwMTwvWWVhcj48UmVj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</w:fldData>
              </w:fldChar>
            </w:r>
            <w:r w:rsidR="00EC42BA" w:rsidRPr="000133DD">
              <w:rPr>
                <w:color w:val="000000" w:themeColor="text1"/>
              </w:rPr>
              <w:instrText xml:space="preserve"> ADDIN EN.CITE.DATA </w:instrText>
            </w:r>
            <w:r w:rsidR="00EC42BA" w:rsidRPr="000133DD">
              <w:rPr>
                <w:color w:val="000000" w:themeColor="text1"/>
              </w:rPr>
            </w:r>
            <w:r w:rsidR="00EC42BA" w:rsidRPr="000133DD">
              <w:rPr>
                <w:color w:val="000000" w:themeColor="text1"/>
              </w:rPr>
              <w:fldChar w:fldCharType="end"/>
            </w:r>
            <w:r w:rsidR="00EC42BA" w:rsidRPr="000133DD">
              <w:rPr>
                <w:color w:val="000000" w:themeColor="text1"/>
              </w:rPr>
            </w:r>
            <w:r w:rsidR="00EC42BA" w:rsidRPr="000133DD">
              <w:rPr>
                <w:color w:val="000000" w:themeColor="text1"/>
              </w:rPr>
              <w:fldChar w:fldCharType="separate"/>
            </w:r>
            <w:r w:rsidR="00EC42BA" w:rsidRPr="000133DD">
              <w:rPr>
                <w:noProof/>
                <w:color w:val="000000" w:themeColor="text1"/>
              </w:rPr>
              <w:t>[6]</w:t>
            </w:r>
            <w:r w:rsidR="00EC42BA" w:rsidRPr="000133DD">
              <w:rPr>
                <w:color w:val="000000" w:themeColor="text1"/>
              </w:rPr>
              <w:fldChar w:fldCharType="end"/>
            </w:r>
          </w:p>
        </w:tc>
        <w:tc>
          <w:tcPr>
            <w:tcW w:w="1905" w:type="dxa"/>
            <w:tcBorders>
              <w:top w:val="single" w:sz="4" w:space="0" w:color="000080"/>
              <w:left w:val="single" w:sz="4" w:space="0" w:color="000080"/>
              <w:bottom w:val="single" w:sz="4" w:space="0" w:color="000080"/>
              <w:right w:val="single" w:sz="4" w:space="0" w:color="000080"/>
            </w:tcBorders>
            <w:shd w:val="clear" w:color="auto" w:fill="FFFFFF"/>
            <w:tcMar>
              <w:left w:w="-5" w:type="dxa"/>
            </w:tcMar>
            <w:vAlign w:val="center"/>
          </w:tcPr>
          <w:p w14:paraId="039B78EA"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 xml:space="preserve">]→[~SPP1,Sph]→GPA1[~GCR1] CA causes hypersensitivity to ABA; </w:t>
            </w:r>
          </w:p>
          <w:p w14:paraId="7E7A4F98" w14:textId="77777777" w:rsidR="00384A2F" w:rsidRPr="000133DD" w:rsidRDefault="00384A2F" w:rsidP="005D1FD8">
            <w:pPr>
              <w:rPr>
                <w:rFonts w:cs="Times New Roman"/>
                <w:color w:val="000000" w:themeColor="text1"/>
                <w:sz w:val="20"/>
                <w:szCs w:val="20"/>
              </w:rPr>
            </w:pPr>
          </w:p>
          <w:p w14:paraId="354C68F7" w14:textId="77777777" w:rsidR="00384A2F" w:rsidRPr="000133DD" w:rsidRDefault="00384A2F" w:rsidP="005D1FD8">
            <w:pPr>
              <w:rPr>
                <w:rFonts w:cs="Times New Roman"/>
                <w:color w:val="000000" w:themeColor="text1"/>
                <w:sz w:val="20"/>
                <w:szCs w:val="20"/>
              </w:rPr>
            </w:pPr>
            <w:r w:rsidRPr="000133DD">
              <w:rPr>
                <w:rFonts w:cs="Times New Roman"/>
                <w:color w:val="000000" w:themeColor="text1"/>
                <w:sz w:val="20"/>
                <w:szCs w:val="20"/>
              </w:rPr>
              <w:t>SPHK1/2→S1P[~SPP</w:t>
            </w:r>
            <w:proofErr w:type="gramStart"/>
            <w:r w:rsidRPr="000133DD">
              <w:rPr>
                <w:rFonts w:cs="Times New Roman"/>
                <w:color w:val="000000" w:themeColor="text1"/>
                <w:sz w:val="20"/>
                <w:szCs w:val="20"/>
              </w:rPr>
              <w:t>1,Sph</w:t>
            </w:r>
            <w:proofErr w:type="gramEnd"/>
            <w:r w:rsidRPr="000133DD">
              <w:rPr>
                <w:rFonts w:cs="Times New Roman"/>
                <w:color w:val="000000" w:themeColor="text1"/>
                <w:sz w:val="20"/>
                <w:szCs w:val="20"/>
              </w:rPr>
              <w:t>]→[~SPP1,Sph]→GPA1[~GCR1] KO causes close to WT response to ABA</w:t>
            </w:r>
          </w:p>
        </w:tc>
      </w:tr>
    </w:tbl>
    <w:p w14:paraId="39C5C6E3" w14:textId="77777777" w:rsidR="00384A2F" w:rsidRPr="000133DD" w:rsidRDefault="00384A2F" w:rsidP="00384A2F">
      <w:pPr>
        <w:rPr>
          <w:color w:val="000000" w:themeColor="text1"/>
          <w:sz w:val="20"/>
          <w:szCs w:val="20"/>
        </w:rPr>
      </w:pPr>
    </w:p>
    <w:p w14:paraId="736BD43E" w14:textId="77777777" w:rsidR="00EC42BA" w:rsidRDefault="00EC42BA"/>
    <w:p w14:paraId="0ABA504E" w14:textId="77777777" w:rsidR="00EC42BA" w:rsidRDefault="00EC42BA"/>
    <w:p w14:paraId="28A76487" w14:textId="77777777" w:rsidR="00EC42BA" w:rsidRPr="00EC42BA" w:rsidRDefault="00EC42BA" w:rsidP="00EC42BA">
      <w:pPr>
        <w:pStyle w:val="EndNoteBibliography"/>
        <w:rPr>
          <w:noProof/>
        </w:rPr>
      </w:pPr>
      <w:r>
        <w:lastRenderedPageBreak/>
        <w:fldChar w:fldCharType="begin"/>
      </w:r>
      <w:r>
        <w:instrText xml:space="preserve"> ADDIN EN.REFLIST </w:instrText>
      </w:r>
      <w:r>
        <w:fldChar w:fldCharType="separate"/>
      </w:r>
      <w:r w:rsidRPr="00EC42BA">
        <w:rPr>
          <w:noProof/>
        </w:rPr>
        <w:t>1.</w:t>
      </w:r>
      <w:r w:rsidRPr="00EC42BA">
        <w:rPr>
          <w:noProof/>
        </w:rPr>
        <w:tab/>
        <w:t>Bak G, Lee EJ, Lee Y, Kato M, Segami S, Sze H, et al. Rapid structural changes and acidification of guard cell vacuoles during stomatal closure require phosphatidylinositol 3,5-bisphosphate. Plant Cell. 2013;25(6):2202-16.</w:t>
      </w:r>
    </w:p>
    <w:p w14:paraId="38C85E9E" w14:textId="77777777" w:rsidR="00EC42BA" w:rsidRPr="00EC42BA" w:rsidRDefault="00EC42BA" w:rsidP="00EC42BA">
      <w:pPr>
        <w:pStyle w:val="EndNoteBibliography"/>
        <w:rPr>
          <w:noProof/>
        </w:rPr>
      </w:pPr>
      <w:r w:rsidRPr="00EC42BA">
        <w:rPr>
          <w:noProof/>
        </w:rPr>
        <w:t>2.</w:t>
      </w:r>
      <w:r w:rsidRPr="00EC42BA">
        <w:rPr>
          <w:noProof/>
        </w:rPr>
        <w:tab/>
        <w:t>Leckie CP, McAinsh MR, Allen GJ, Sanders D, Hetherington AM. Abscisic acid-induced stomatal closure mediated by cyclic ADP-ribose. Proc Natl Acad Sci U S A. 1998;95(26):15837-42.</w:t>
      </w:r>
    </w:p>
    <w:p w14:paraId="79E2A97D" w14:textId="77777777" w:rsidR="00EC42BA" w:rsidRPr="00EC42BA" w:rsidRDefault="00EC42BA" w:rsidP="00EC42BA">
      <w:pPr>
        <w:pStyle w:val="EndNoteBibliography"/>
        <w:rPr>
          <w:noProof/>
        </w:rPr>
      </w:pPr>
      <w:r w:rsidRPr="00EC42BA">
        <w:rPr>
          <w:noProof/>
        </w:rPr>
        <w:t>3.</w:t>
      </w:r>
      <w:r w:rsidRPr="00EC42BA">
        <w:rPr>
          <w:noProof/>
        </w:rPr>
        <w:tab/>
        <w:t>Sanchez JP, Duque P, Chua NH. ABA activates ADPR cyclase and cADPR induces a subset of ABA-responsive genes in Arabidopsis. Plant J. 2004;38(3):381-95.</w:t>
      </w:r>
    </w:p>
    <w:p w14:paraId="078D154D" w14:textId="77777777" w:rsidR="00EC42BA" w:rsidRPr="00EC42BA" w:rsidRDefault="00EC42BA" w:rsidP="00EC42BA">
      <w:pPr>
        <w:pStyle w:val="EndNoteBibliography"/>
        <w:rPr>
          <w:noProof/>
        </w:rPr>
      </w:pPr>
      <w:r w:rsidRPr="00EC42BA">
        <w:rPr>
          <w:noProof/>
        </w:rPr>
        <w:t>4.</w:t>
      </w:r>
      <w:r w:rsidRPr="00EC42BA">
        <w:rPr>
          <w:noProof/>
        </w:rPr>
        <w:tab/>
        <w:t>Coursol S, Fan LM, Le Stunff H, Spiegel S, Gilroy S, Assmann SM. Sphingolipid signalling in Arabidopsis guard cells involves heterotrimeric G proteins. Nature. 2003;423(6940):651-4.</w:t>
      </w:r>
    </w:p>
    <w:p w14:paraId="4A76EC3C" w14:textId="77777777" w:rsidR="00EC42BA" w:rsidRPr="00EC42BA" w:rsidRDefault="00EC42BA" w:rsidP="00EC42BA">
      <w:pPr>
        <w:pStyle w:val="EndNoteBibliography"/>
        <w:rPr>
          <w:noProof/>
        </w:rPr>
      </w:pPr>
      <w:r w:rsidRPr="00EC42BA">
        <w:rPr>
          <w:noProof/>
        </w:rPr>
        <w:t>5.</w:t>
      </w:r>
      <w:r w:rsidRPr="00EC42BA">
        <w:rPr>
          <w:noProof/>
        </w:rPr>
        <w:tab/>
        <w:t>Ng CKY, Carr K, McAinsh MR, Powell B, Hetherington AM. Drought-induced guard cell signal transduction involves sphingosine-1-phosphate. Nature. 2001;410(6828):596-9.</w:t>
      </w:r>
    </w:p>
    <w:p w14:paraId="4F519BA7" w14:textId="77777777" w:rsidR="00EC42BA" w:rsidRPr="00EC42BA" w:rsidRDefault="00EC42BA" w:rsidP="00EC42BA">
      <w:pPr>
        <w:pStyle w:val="EndNoteBibliography"/>
        <w:rPr>
          <w:noProof/>
        </w:rPr>
      </w:pPr>
      <w:r w:rsidRPr="00EC42BA">
        <w:rPr>
          <w:noProof/>
        </w:rPr>
        <w:t>6.</w:t>
      </w:r>
      <w:r w:rsidRPr="00EC42BA">
        <w:rPr>
          <w:noProof/>
        </w:rPr>
        <w:tab/>
        <w:t>Wang XQ, Ullah H, Jones AM, Assmann SM. G protein regulation of ion channels and abscisic acid signaling in Arabidopsis guard cells. Science. 2001;292(5524):2070-2.</w:t>
      </w:r>
    </w:p>
    <w:p w14:paraId="08CD380D" w14:textId="77777777" w:rsidR="00EC42BA" w:rsidRPr="00EC42BA" w:rsidRDefault="00EC42BA" w:rsidP="00EC42BA">
      <w:pPr>
        <w:pStyle w:val="EndNoteBibliography"/>
        <w:rPr>
          <w:noProof/>
        </w:rPr>
      </w:pPr>
      <w:r w:rsidRPr="00EC42BA">
        <w:rPr>
          <w:noProof/>
        </w:rPr>
        <w:t>7.</w:t>
      </w:r>
      <w:r w:rsidRPr="00EC42BA">
        <w:rPr>
          <w:noProof/>
        </w:rPr>
        <w:tab/>
        <w:t>Joudoi T, Shichiri Y, Kamizono N, Akaike T, Sawa T, Yoshitake J, et al. Nitrated cyclic GMP modulates guard cell signaling in Arabidopsis. Plant Cell. 2013;25(2):558-71.</w:t>
      </w:r>
    </w:p>
    <w:p w14:paraId="43EC1128" w14:textId="77777777" w:rsidR="00EC42BA" w:rsidRPr="00EC42BA" w:rsidRDefault="00EC42BA" w:rsidP="00EC42BA">
      <w:pPr>
        <w:pStyle w:val="EndNoteBibliography"/>
        <w:rPr>
          <w:noProof/>
        </w:rPr>
      </w:pPr>
      <w:r w:rsidRPr="00EC42BA">
        <w:rPr>
          <w:noProof/>
        </w:rPr>
        <w:t>8.</w:t>
      </w:r>
      <w:r w:rsidRPr="00EC42BA">
        <w:rPr>
          <w:noProof/>
        </w:rPr>
        <w:tab/>
        <w:t>Albert I, Thakar J, Li S, Zhang R, Albert R. Boolean network simulations for life scientists. Source code for biology and medicine. 2008;3(1):16.</w:t>
      </w:r>
    </w:p>
    <w:p w14:paraId="525AFB7B" w14:textId="77777777" w:rsidR="00EC42BA" w:rsidRPr="00EC42BA" w:rsidRDefault="00EC42BA" w:rsidP="00EC42BA">
      <w:pPr>
        <w:pStyle w:val="EndNoteBibliography"/>
        <w:rPr>
          <w:noProof/>
        </w:rPr>
      </w:pPr>
      <w:r w:rsidRPr="00EC42BA">
        <w:rPr>
          <w:noProof/>
        </w:rPr>
        <w:t>9.</w:t>
      </w:r>
      <w:r w:rsidRPr="00EC42BA">
        <w:rPr>
          <w:noProof/>
        </w:rPr>
        <w:tab/>
        <w:t>Kwak JM, Moon JH, Murata Y, Kuchitsu K, Leonhardt N, DeLong A, et al. Disruption of a guard cell-expressed protein phosphatase 2A regulatory subunit, RCN1, confers abscisic acid insensitivity in Arabidopsis. Plant Cell. 2002;14(11):2849-61.</w:t>
      </w:r>
    </w:p>
    <w:p w14:paraId="076E7042" w14:textId="77777777" w:rsidR="00EC42BA" w:rsidRPr="00EC42BA" w:rsidRDefault="00EC42BA" w:rsidP="00EC42BA">
      <w:pPr>
        <w:pStyle w:val="EndNoteBibliography"/>
        <w:rPr>
          <w:noProof/>
        </w:rPr>
      </w:pPr>
      <w:r w:rsidRPr="00EC42BA">
        <w:rPr>
          <w:noProof/>
        </w:rPr>
        <w:t>10.</w:t>
      </w:r>
      <w:r w:rsidRPr="00EC42BA">
        <w:rPr>
          <w:noProof/>
        </w:rPr>
        <w:tab/>
        <w:t>Kwak JM, Mori IC, Pei ZM, Leonhardt N, Torres MA, Dangl JL, et al. NADPH oxidase AtrbohD and AtrbohF genes function in ROS-dependent ABA signaling in Arabidopsis. EMBO J. 2003;22(11):2623-33.</w:t>
      </w:r>
    </w:p>
    <w:p w14:paraId="32D54DE6" w14:textId="77777777" w:rsidR="00EC42BA" w:rsidRPr="00EC42BA" w:rsidRDefault="00EC42BA" w:rsidP="00EC42BA">
      <w:pPr>
        <w:pStyle w:val="EndNoteBibliography"/>
        <w:rPr>
          <w:noProof/>
        </w:rPr>
      </w:pPr>
      <w:r w:rsidRPr="00EC42BA">
        <w:rPr>
          <w:noProof/>
        </w:rPr>
        <w:t>11.</w:t>
      </w:r>
      <w:r w:rsidRPr="00EC42BA">
        <w:rPr>
          <w:noProof/>
        </w:rPr>
        <w:tab/>
        <w:t>Guo L, Mishra G, Markham JE, Li M, Tawfall A, Welti R, et al. Connections between sphingosine kinase and phospholipase D in the abscisic acid signaling pathway in Arabidopsis. J Biol Chem. 2012;287(11):8286-96.</w:t>
      </w:r>
    </w:p>
    <w:p w14:paraId="3C1A33B1" w14:textId="77777777" w:rsidR="00EC42BA" w:rsidRPr="00EC42BA" w:rsidRDefault="00EC42BA" w:rsidP="00EC42BA">
      <w:pPr>
        <w:pStyle w:val="EndNoteBibliography"/>
        <w:rPr>
          <w:noProof/>
        </w:rPr>
      </w:pPr>
      <w:r w:rsidRPr="00EC42BA">
        <w:rPr>
          <w:noProof/>
        </w:rPr>
        <w:t>12.</w:t>
      </w:r>
      <w:r w:rsidRPr="00EC42BA">
        <w:rPr>
          <w:noProof/>
        </w:rPr>
        <w:tab/>
        <w:t>Worrall D, Liang YK, Alvarez S, Holroyd GH, Spiegel S, Panagopulos M, et al. Involvement of sphingosine kinase in plant cell signalling. Plant J. 2008;56(1):64-72.</w:t>
      </w:r>
    </w:p>
    <w:p w14:paraId="543DDD8C" w14:textId="77777777" w:rsidR="00962821" w:rsidRDefault="00EC42BA">
      <w:r>
        <w:fldChar w:fldCharType="end"/>
      </w:r>
    </w:p>
    <w:sectPr w:rsidR="00962821" w:rsidSect="00A7281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0vfwetnrpefrevat4vda2n2pd9avxfassx&quot;&gt;SI-plant1&lt;record-ids&gt;&lt;item&gt;12&lt;/item&gt;&lt;item&gt;13&lt;/item&gt;&lt;item&gt;19&lt;/item&gt;&lt;item&gt;20&lt;/item&gt;&lt;item&gt;21&lt;/item&gt;&lt;item&gt;22&lt;/item&gt;&lt;item&gt;23&lt;/item&gt;&lt;item&gt;24&lt;/item&gt;&lt;item&gt;25&lt;/item&gt;&lt;item&gt;26&lt;/item&gt;&lt;item&gt;27&lt;/item&gt;&lt;item&gt;89&lt;/item&gt;&lt;/record-ids&gt;&lt;/item&gt;&lt;/Libraries&gt;"/>
  </w:docVars>
  <w:rsids>
    <w:rsidRoot w:val="00384A2F"/>
    <w:rsid w:val="000133DD"/>
    <w:rsid w:val="0014777B"/>
    <w:rsid w:val="00384A2F"/>
    <w:rsid w:val="004F59F4"/>
    <w:rsid w:val="0055477E"/>
    <w:rsid w:val="0074395C"/>
    <w:rsid w:val="00792A04"/>
    <w:rsid w:val="007C7806"/>
    <w:rsid w:val="0085569E"/>
    <w:rsid w:val="00962821"/>
    <w:rsid w:val="00A72812"/>
    <w:rsid w:val="00BE1D04"/>
    <w:rsid w:val="00EC4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BAA23"/>
  <w15:chartTrackingRefBased/>
  <w15:docId w15:val="{D07E499D-5094-2E4F-8083-2C09FE40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4A2F"/>
    <w:pPr>
      <w:suppressAutoHyphens/>
    </w:pPr>
    <w:rPr>
      <w:rFonts w:ascii="Times New Roman" w:eastAsia="Times New Roman" w:hAnsi="Times New Roman" w:cs=";Calibri"/>
      <w:color w:val="00000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42BA"/>
    <w:pPr>
      <w:jc w:val="center"/>
    </w:pPr>
    <w:rPr>
      <w:rFonts w:cs="Times New Roman"/>
    </w:rPr>
  </w:style>
  <w:style w:type="character" w:customStyle="1" w:styleId="EndNoteBibliographyTitleChar">
    <w:name w:val="EndNote Bibliography Title Char"/>
    <w:basedOn w:val="DefaultParagraphFont"/>
    <w:link w:val="EndNoteBibliographyTitle"/>
    <w:rsid w:val="00EC42BA"/>
    <w:rPr>
      <w:rFonts w:ascii="Times New Roman" w:eastAsia="Times New Roman" w:hAnsi="Times New Roman" w:cs="Times New Roman"/>
      <w:color w:val="00000A"/>
      <w:sz w:val="22"/>
      <w:szCs w:val="22"/>
      <w:lang w:eastAsia="zh-CN"/>
    </w:rPr>
  </w:style>
  <w:style w:type="paragraph" w:customStyle="1" w:styleId="EndNoteBibliography">
    <w:name w:val="EndNote Bibliography"/>
    <w:basedOn w:val="Normal"/>
    <w:link w:val="EndNoteBibliographyChar"/>
    <w:rsid w:val="00EC42BA"/>
    <w:rPr>
      <w:rFonts w:cs="Times New Roman"/>
    </w:rPr>
  </w:style>
  <w:style w:type="character" w:customStyle="1" w:styleId="EndNoteBibliographyChar">
    <w:name w:val="EndNote Bibliography Char"/>
    <w:basedOn w:val="DefaultParagraphFont"/>
    <w:link w:val="EndNoteBibliography"/>
    <w:rsid w:val="00EC42BA"/>
    <w:rPr>
      <w:rFonts w:ascii="Times New Roman" w:eastAsia="Times New Roman" w:hAnsi="Times New Roman" w:cs="Times New Roman"/>
      <w:color w:val="00000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177</Words>
  <Characters>671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eka Albert</cp:lastModifiedBy>
  <cp:revision>9</cp:revision>
  <dcterms:created xsi:type="dcterms:W3CDTF">2019-07-27T18:41:00Z</dcterms:created>
  <dcterms:modified xsi:type="dcterms:W3CDTF">2019-07-28T00:29:00Z</dcterms:modified>
</cp:coreProperties>
</file>